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708567" w14:textId="6A5A046E" w:rsidR="00034EE8" w:rsidRPr="00343542" w:rsidRDefault="00034EE8" w:rsidP="00034EE8">
      <w:pPr>
        <w:rPr>
          <w:rFonts w:ascii="Helvetica" w:eastAsia="Times New Roman" w:hAnsi="Helvetica" w:cs="Times New Roman"/>
          <w:b/>
          <w:sz w:val="34"/>
          <w:szCs w:val="20"/>
        </w:rPr>
      </w:pPr>
      <w:r>
        <w:rPr>
          <w:rFonts w:ascii="Helvetica" w:eastAsia="Times New Roman" w:hAnsi="Helvetica" w:cs="Times New Roman"/>
          <w:b/>
          <w:sz w:val="34"/>
          <w:szCs w:val="20"/>
        </w:rPr>
        <w:t>Does feedback on interruption length influence people’s self-interruption behaviour?</w:t>
      </w:r>
    </w:p>
    <w:p w14:paraId="3ABA80EF" w14:textId="77777777" w:rsidR="00034EE8" w:rsidRPr="00343542" w:rsidRDefault="00034EE8" w:rsidP="00034EE8"/>
    <w:p w14:paraId="1FF1135D" w14:textId="6AD88533" w:rsidR="00034EE8" w:rsidRPr="00343542" w:rsidRDefault="00CB3ADE" w:rsidP="00034EE8">
      <w:pPr>
        <w:outlineLvl w:val="0"/>
        <w:rPr>
          <w:rFonts w:ascii="Helvetica" w:hAnsi="Helvetica"/>
          <w:b/>
          <w:sz w:val="20"/>
        </w:rPr>
      </w:pPr>
      <w:r>
        <w:rPr>
          <w:rFonts w:ascii="Helvetica" w:eastAsia="Times New Roman" w:hAnsi="Helvetica" w:cs="Times New Roman"/>
          <w:b/>
          <w:sz w:val="22"/>
          <w:szCs w:val="20"/>
        </w:rPr>
        <w:t>Summary</w:t>
      </w:r>
      <w:r w:rsidR="004D6D7E">
        <w:rPr>
          <w:rFonts w:ascii="Helvetica" w:eastAsia="Times New Roman" w:hAnsi="Helvetica" w:cs="Times New Roman"/>
          <w:b/>
          <w:sz w:val="22"/>
          <w:szCs w:val="20"/>
        </w:rPr>
        <w:t xml:space="preserve"> of findings so far</w:t>
      </w:r>
    </w:p>
    <w:p w14:paraId="2B6878EA" w14:textId="411B088B" w:rsidR="00EA0349" w:rsidRDefault="005712E7" w:rsidP="00C11FA8">
      <w:pPr>
        <w:rPr>
          <w:rFonts w:ascii="Helvetica" w:hAnsi="Helvetica"/>
          <w:sz w:val="18"/>
          <w:szCs w:val="22"/>
        </w:rPr>
      </w:pPr>
      <w:r>
        <w:rPr>
          <w:rFonts w:ascii="Helvetica" w:hAnsi="Helvetica"/>
          <w:sz w:val="18"/>
          <w:szCs w:val="22"/>
        </w:rPr>
        <w:t xml:space="preserve">Observations in Study 2 </w:t>
      </w:r>
      <w:r w:rsidR="0052683F">
        <w:rPr>
          <w:rFonts w:ascii="Helvetica" w:hAnsi="Helvetica"/>
          <w:sz w:val="18"/>
          <w:szCs w:val="22"/>
        </w:rPr>
        <w:t>showed that data</w:t>
      </w:r>
      <w:r w:rsidR="00C11FA8" w:rsidRPr="00C11FA8">
        <w:rPr>
          <w:rFonts w:ascii="Helvetica" w:hAnsi="Helvetica"/>
          <w:sz w:val="18"/>
          <w:szCs w:val="22"/>
        </w:rPr>
        <w:t xml:space="preserve"> workers prepare </w:t>
      </w:r>
      <w:r w:rsidR="00205AE7">
        <w:rPr>
          <w:rFonts w:ascii="Helvetica" w:hAnsi="Helvetica"/>
          <w:sz w:val="18"/>
          <w:szCs w:val="22"/>
        </w:rPr>
        <w:t>paper</w:t>
      </w:r>
      <w:r w:rsidR="00C11FA8" w:rsidRPr="00C11FA8">
        <w:rPr>
          <w:rFonts w:ascii="Helvetica" w:hAnsi="Helvetica"/>
          <w:sz w:val="18"/>
          <w:szCs w:val="22"/>
        </w:rPr>
        <w:t xml:space="preserve"> information </w:t>
      </w:r>
      <w:r w:rsidR="008C47D1">
        <w:rPr>
          <w:rFonts w:ascii="Helvetica" w:hAnsi="Helvetica"/>
          <w:sz w:val="18"/>
          <w:szCs w:val="22"/>
        </w:rPr>
        <w:t xml:space="preserve">they need for </w:t>
      </w:r>
      <w:r w:rsidR="00342E1A">
        <w:rPr>
          <w:rFonts w:ascii="Helvetica" w:hAnsi="Helvetica"/>
          <w:sz w:val="18"/>
          <w:szCs w:val="22"/>
        </w:rPr>
        <w:t>a data entry</w:t>
      </w:r>
      <w:r w:rsidR="008C47D1">
        <w:rPr>
          <w:rFonts w:ascii="Helvetica" w:hAnsi="Helvetica"/>
          <w:sz w:val="18"/>
          <w:szCs w:val="22"/>
        </w:rPr>
        <w:t xml:space="preserve"> task </w:t>
      </w:r>
      <w:r w:rsidR="00C11FA8" w:rsidRPr="00C11FA8">
        <w:rPr>
          <w:rFonts w:ascii="Helvetica" w:hAnsi="Helvetica"/>
          <w:sz w:val="18"/>
          <w:szCs w:val="22"/>
        </w:rPr>
        <w:t xml:space="preserve">beforehand. </w:t>
      </w:r>
      <w:r w:rsidR="00A54503">
        <w:rPr>
          <w:rFonts w:ascii="Helvetica" w:hAnsi="Helvetica"/>
          <w:sz w:val="18"/>
          <w:szCs w:val="22"/>
        </w:rPr>
        <w:t>D</w:t>
      </w:r>
      <w:r w:rsidR="00465147">
        <w:rPr>
          <w:rFonts w:ascii="Helvetica" w:hAnsi="Helvetica"/>
          <w:sz w:val="18"/>
          <w:szCs w:val="22"/>
        </w:rPr>
        <w:t xml:space="preserve">igital </w:t>
      </w:r>
      <w:r w:rsidR="00C11FA8" w:rsidRPr="00C11FA8">
        <w:rPr>
          <w:rFonts w:ascii="Helvetica" w:hAnsi="Helvetica"/>
          <w:sz w:val="18"/>
          <w:szCs w:val="22"/>
        </w:rPr>
        <w:t xml:space="preserve">data items are retrieved as the task goes along. </w:t>
      </w:r>
      <w:r w:rsidR="00D701F8" w:rsidRPr="00D701F8">
        <w:rPr>
          <w:rFonts w:ascii="Helvetica" w:hAnsi="Helvetica"/>
          <w:sz w:val="18"/>
          <w:szCs w:val="22"/>
        </w:rPr>
        <w:t>Reasons that influenced this behaviour were participants’ awareness of needing information beforehand, the affordances of paper versus digital to collect and group documents, and how long they expected it to take to access the information.</w:t>
      </w:r>
      <w:r w:rsidR="00D701F8">
        <w:rPr>
          <w:rFonts w:ascii="Helvetica" w:hAnsi="Helvetica"/>
          <w:sz w:val="18"/>
          <w:szCs w:val="22"/>
        </w:rPr>
        <w:t xml:space="preserve"> </w:t>
      </w:r>
      <w:ins w:id="0" w:author="Borghouts, Judith" w:date="2017-11-11T13:51:00Z">
        <w:r w:rsidR="00EF2516">
          <w:rPr>
            <w:rFonts w:ascii="Helvetica" w:hAnsi="Helvetica"/>
            <w:sz w:val="18"/>
            <w:szCs w:val="22"/>
          </w:rPr>
          <w:t xml:space="preserve">For paper, it is clear to see the physical distance and thus time involved in retrieving </w:t>
        </w:r>
      </w:ins>
      <w:ins w:id="1" w:author="Borghouts, Judith" w:date="2017-11-11T13:52:00Z">
        <w:r w:rsidR="001572DB">
          <w:rPr>
            <w:rFonts w:ascii="Helvetica" w:hAnsi="Helvetica"/>
            <w:sz w:val="18"/>
            <w:szCs w:val="22"/>
          </w:rPr>
          <w:t xml:space="preserve">a source. For digital information, the expected retrieval time is much less transparent. </w:t>
        </w:r>
      </w:ins>
      <w:r w:rsidR="00823144">
        <w:rPr>
          <w:rFonts w:ascii="Helvetica" w:hAnsi="Helvetica"/>
          <w:sz w:val="18"/>
          <w:szCs w:val="22"/>
        </w:rPr>
        <w:t xml:space="preserve">As soon as </w:t>
      </w:r>
      <w:del w:id="2" w:author="Borghouts, Judith" w:date="2017-11-11T13:52:00Z">
        <w:r w:rsidR="00823144" w:rsidDel="0050659C">
          <w:rPr>
            <w:rFonts w:ascii="Helvetica" w:hAnsi="Helvetica"/>
            <w:sz w:val="18"/>
            <w:szCs w:val="22"/>
          </w:rPr>
          <w:delText xml:space="preserve">they </w:delText>
        </w:r>
      </w:del>
      <w:ins w:id="3" w:author="Borghouts, Judith" w:date="2017-11-11T13:52:00Z">
        <w:r w:rsidR="0050659C">
          <w:rPr>
            <w:rFonts w:ascii="Helvetica" w:hAnsi="Helvetica"/>
            <w:sz w:val="18"/>
            <w:szCs w:val="22"/>
          </w:rPr>
          <w:t xml:space="preserve">data workers </w:t>
        </w:r>
      </w:ins>
      <w:r w:rsidR="00823144">
        <w:rPr>
          <w:rFonts w:ascii="Helvetica" w:hAnsi="Helvetica"/>
          <w:sz w:val="18"/>
          <w:szCs w:val="22"/>
        </w:rPr>
        <w:t>reali</w:t>
      </w:r>
      <w:r w:rsidR="007A4C9D">
        <w:rPr>
          <w:rFonts w:ascii="Helvetica" w:hAnsi="Helvetica"/>
          <w:sz w:val="18"/>
          <w:szCs w:val="22"/>
        </w:rPr>
        <w:t>se they need</w:t>
      </w:r>
      <w:r w:rsidR="00194744">
        <w:rPr>
          <w:rFonts w:ascii="Helvetica" w:hAnsi="Helvetica"/>
          <w:sz w:val="18"/>
          <w:szCs w:val="22"/>
        </w:rPr>
        <w:t xml:space="preserve"> digital</w:t>
      </w:r>
      <w:r w:rsidR="007A4C9D">
        <w:rPr>
          <w:rFonts w:ascii="Helvetica" w:hAnsi="Helvetica"/>
          <w:sz w:val="18"/>
          <w:szCs w:val="22"/>
        </w:rPr>
        <w:t xml:space="preserve"> information, they</w:t>
      </w:r>
      <w:r w:rsidR="00C11FA8" w:rsidRPr="00C11FA8">
        <w:rPr>
          <w:rFonts w:ascii="Helvetica" w:hAnsi="Helvetica"/>
          <w:sz w:val="18"/>
          <w:szCs w:val="22"/>
        </w:rPr>
        <w:t xml:space="preserve"> interrupt themselves </w:t>
      </w:r>
      <w:r w:rsidR="007A4C9D">
        <w:rPr>
          <w:rFonts w:ascii="Helvetica" w:hAnsi="Helvetica"/>
          <w:sz w:val="18"/>
          <w:szCs w:val="22"/>
        </w:rPr>
        <w:t xml:space="preserve">and this can happen </w:t>
      </w:r>
      <w:r w:rsidR="00C11FA8" w:rsidRPr="00C11FA8">
        <w:rPr>
          <w:rFonts w:ascii="Helvetica" w:hAnsi="Helvetica"/>
          <w:sz w:val="18"/>
          <w:szCs w:val="22"/>
        </w:rPr>
        <w:t xml:space="preserve">frequently </w:t>
      </w:r>
      <w:r w:rsidR="007A4C9D">
        <w:rPr>
          <w:rFonts w:ascii="Helvetica" w:hAnsi="Helvetica"/>
          <w:sz w:val="18"/>
          <w:szCs w:val="22"/>
        </w:rPr>
        <w:t>during a single task</w:t>
      </w:r>
      <w:r w:rsidR="00C11FA8" w:rsidRPr="00C11FA8">
        <w:rPr>
          <w:rFonts w:ascii="Helvetica" w:hAnsi="Helvetica"/>
          <w:sz w:val="18"/>
          <w:szCs w:val="22"/>
        </w:rPr>
        <w:t xml:space="preserve">. </w:t>
      </w:r>
      <w:r w:rsidR="00165FCD">
        <w:rPr>
          <w:rFonts w:ascii="Helvetica" w:hAnsi="Helvetica"/>
          <w:sz w:val="18"/>
          <w:szCs w:val="22"/>
        </w:rPr>
        <w:t>Finding information</w:t>
      </w:r>
      <w:r w:rsidR="00594982">
        <w:rPr>
          <w:rFonts w:ascii="Helvetica" w:hAnsi="Helvetica"/>
          <w:sz w:val="18"/>
          <w:szCs w:val="22"/>
        </w:rPr>
        <w:t xml:space="preserve"> can take longer than expected, and people</w:t>
      </w:r>
      <w:r w:rsidR="00C11FA8" w:rsidRPr="00C11FA8">
        <w:rPr>
          <w:rFonts w:ascii="Helvetica" w:hAnsi="Helvetica"/>
          <w:sz w:val="18"/>
          <w:szCs w:val="22"/>
        </w:rPr>
        <w:t xml:space="preserve"> c</w:t>
      </w:r>
      <w:r w:rsidR="00594982">
        <w:rPr>
          <w:rFonts w:ascii="Helvetica" w:hAnsi="Helvetica"/>
          <w:sz w:val="18"/>
          <w:szCs w:val="22"/>
        </w:rPr>
        <w:t>an get distracted along the way. In general, finding information</w:t>
      </w:r>
      <w:r w:rsidR="00C11FA8" w:rsidRPr="00C11FA8">
        <w:rPr>
          <w:rFonts w:ascii="Helvetica" w:hAnsi="Helvetica"/>
          <w:sz w:val="18"/>
          <w:szCs w:val="22"/>
        </w:rPr>
        <w:t xml:space="preserve"> is disruptive</w:t>
      </w:r>
      <w:r w:rsidR="00180D48">
        <w:rPr>
          <w:rFonts w:ascii="Helvetica" w:hAnsi="Helvetica"/>
          <w:sz w:val="18"/>
          <w:szCs w:val="22"/>
        </w:rPr>
        <w:t xml:space="preserve">: </w:t>
      </w:r>
      <w:r w:rsidR="00E7165C">
        <w:rPr>
          <w:rFonts w:ascii="Helvetica" w:hAnsi="Helvetica"/>
          <w:sz w:val="18"/>
          <w:szCs w:val="22"/>
        </w:rPr>
        <w:t xml:space="preserve">people </w:t>
      </w:r>
      <w:r w:rsidR="00FC4A11">
        <w:rPr>
          <w:rFonts w:ascii="Helvetica" w:hAnsi="Helvetica"/>
          <w:sz w:val="18"/>
          <w:szCs w:val="22"/>
        </w:rPr>
        <w:t>may have forgotten where they were</w:t>
      </w:r>
      <w:r w:rsidR="00772E2A">
        <w:rPr>
          <w:rFonts w:ascii="Helvetica" w:hAnsi="Helvetica"/>
          <w:sz w:val="18"/>
          <w:szCs w:val="22"/>
        </w:rPr>
        <w:t xml:space="preserve"> in the task</w:t>
      </w:r>
      <w:r w:rsidR="00FC4A11">
        <w:rPr>
          <w:rFonts w:ascii="Helvetica" w:hAnsi="Helvetica"/>
          <w:sz w:val="18"/>
          <w:szCs w:val="22"/>
        </w:rPr>
        <w:t xml:space="preserve">, enter information in the wrong fields or they </w:t>
      </w:r>
      <w:r w:rsidR="00013462">
        <w:rPr>
          <w:rFonts w:ascii="Helvetica" w:hAnsi="Helvetica"/>
          <w:sz w:val="18"/>
          <w:szCs w:val="22"/>
        </w:rPr>
        <w:t>might be automatically logged out of a system because of inactivity</w:t>
      </w:r>
      <w:r w:rsidR="00C11FA8" w:rsidRPr="00C11FA8">
        <w:rPr>
          <w:rFonts w:ascii="Helvetica" w:hAnsi="Helvetica"/>
          <w:sz w:val="18"/>
          <w:szCs w:val="22"/>
        </w:rPr>
        <w:t xml:space="preserve">. </w:t>
      </w:r>
      <w:ins w:id="4" w:author="Borghouts, Judith" w:date="2017-11-11T14:08:00Z">
        <w:r w:rsidR="002A2581">
          <w:rPr>
            <w:rFonts w:ascii="Helvetica" w:hAnsi="Helvetica"/>
            <w:sz w:val="18"/>
            <w:szCs w:val="22"/>
          </w:rPr>
          <w:t xml:space="preserve">It is therefore important that interruptions are scheduled </w:t>
        </w:r>
        <w:r w:rsidR="00EE2D8A">
          <w:rPr>
            <w:rFonts w:ascii="Helvetica" w:hAnsi="Helvetica"/>
            <w:sz w:val="18"/>
            <w:szCs w:val="22"/>
          </w:rPr>
          <w:t xml:space="preserve">at </w:t>
        </w:r>
      </w:ins>
      <w:ins w:id="5" w:author="Borghouts, Judith" w:date="2017-11-11T14:16:00Z">
        <w:r w:rsidR="000E6E68">
          <w:rPr>
            <w:rFonts w:ascii="Helvetica" w:hAnsi="Helvetica"/>
            <w:sz w:val="18"/>
            <w:szCs w:val="22"/>
          </w:rPr>
          <w:t>least</w:t>
        </w:r>
      </w:ins>
      <w:ins w:id="6" w:author="Borghouts, Judith" w:date="2017-11-11T14:08:00Z">
        <w:r w:rsidR="00EE2D8A">
          <w:rPr>
            <w:rFonts w:ascii="Helvetica" w:hAnsi="Helvetica"/>
            <w:sz w:val="18"/>
            <w:szCs w:val="22"/>
          </w:rPr>
          <w:t xml:space="preserve"> disruptive moments in the task. </w:t>
        </w:r>
      </w:ins>
      <w:r>
        <w:rPr>
          <w:rFonts w:ascii="Helvetica" w:hAnsi="Helvetica"/>
          <w:sz w:val="18"/>
          <w:szCs w:val="22"/>
        </w:rPr>
        <w:t>Study 4 and 5 showe</w:t>
      </w:r>
      <w:r w:rsidR="005C6595">
        <w:rPr>
          <w:rFonts w:ascii="Helvetica" w:hAnsi="Helvetica"/>
          <w:sz w:val="18"/>
          <w:szCs w:val="22"/>
        </w:rPr>
        <w:t xml:space="preserve">d that in a controlled setting where </w:t>
      </w:r>
      <w:r w:rsidR="00C11FA8" w:rsidRPr="00C11FA8">
        <w:rPr>
          <w:rFonts w:ascii="Helvetica" w:hAnsi="Helvetica"/>
          <w:sz w:val="18"/>
          <w:szCs w:val="22"/>
        </w:rPr>
        <w:t xml:space="preserve">people know </w:t>
      </w:r>
      <w:del w:id="7" w:author="Borghouts, Judith" w:date="2017-11-11T14:16:00Z">
        <w:r w:rsidR="00C11FA8" w:rsidRPr="00C11FA8" w:rsidDel="00910370">
          <w:rPr>
            <w:rFonts w:ascii="Helvetica" w:hAnsi="Helvetica"/>
            <w:sz w:val="18"/>
            <w:szCs w:val="22"/>
          </w:rPr>
          <w:delText xml:space="preserve">the </w:delText>
        </w:r>
      </w:del>
      <w:del w:id="8" w:author="Borghouts, Judith" w:date="2017-11-11T13:53:00Z">
        <w:r w:rsidR="00C11FA8" w:rsidRPr="00C11FA8" w:rsidDel="00133EDC">
          <w:rPr>
            <w:rFonts w:ascii="Helvetica" w:hAnsi="Helvetica"/>
            <w:sz w:val="18"/>
            <w:szCs w:val="22"/>
          </w:rPr>
          <w:delText xml:space="preserve">time </w:delText>
        </w:r>
      </w:del>
      <w:ins w:id="9" w:author="Borghouts, Judith" w:date="2017-11-11T14:16:00Z">
        <w:r w:rsidR="00910370">
          <w:rPr>
            <w:rFonts w:ascii="Helvetica" w:hAnsi="Helvetica"/>
            <w:sz w:val="18"/>
            <w:szCs w:val="22"/>
          </w:rPr>
          <w:t>there is a time delay</w:t>
        </w:r>
      </w:ins>
      <w:ins w:id="10" w:author="Borghouts, Judith" w:date="2017-11-11T13:53:00Z">
        <w:r w:rsidR="00133EDC" w:rsidRPr="00C11FA8">
          <w:rPr>
            <w:rFonts w:ascii="Helvetica" w:hAnsi="Helvetica"/>
            <w:sz w:val="18"/>
            <w:szCs w:val="22"/>
          </w:rPr>
          <w:t xml:space="preserve"> </w:t>
        </w:r>
      </w:ins>
      <w:del w:id="11" w:author="Borghouts, Judith" w:date="2017-11-11T14:16:00Z">
        <w:r w:rsidR="00A709FE" w:rsidDel="00910370">
          <w:rPr>
            <w:rFonts w:ascii="Helvetica" w:hAnsi="Helvetica"/>
            <w:sz w:val="18"/>
            <w:szCs w:val="22"/>
          </w:rPr>
          <w:delText>it</w:delText>
        </w:r>
        <w:r w:rsidR="00C11FA8" w:rsidRPr="00C11FA8" w:rsidDel="00910370">
          <w:rPr>
            <w:rFonts w:ascii="Helvetica" w:hAnsi="Helvetica"/>
            <w:sz w:val="18"/>
            <w:szCs w:val="22"/>
          </w:rPr>
          <w:delText xml:space="preserve"> will take them</w:delText>
        </w:r>
        <w:r w:rsidR="00A709FE" w:rsidDel="00910370">
          <w:rPr>
            <w:rFonts w:ascii="Helvetica" w:hAnsi="Helvetica"/>
            <w:sz w:val="18"/>
            <w:szCs w:val="22"/>
          </w:rPr>
          <w:delText xml:space="preserve"> to </w:delText>
        </w:r>
      </w:del>
      <w:del w:id="12" w:author="Borghouts, Judith" w:date="2017-11-11T14:09:00Z">
        <w:r w:rsidR="00A709FE" w:rsidDel="00477CA3">
          <w:rPr>
            <w:rFonts w:ascii="Helvetica" w:hAnsi="Helvetica"/>
            <w:sz w:val="18"/>
            <w:szCs w:val="22"/>
          </w:rPr>
          <w:delText xml:space="preserve">retrieve </w:delText>
        </w:r>
      </w:del>
      <w:ins w:id="13" w:author="Borghouts, Judith" w:date="2017-11-11T14:16:00Z">
        <w:r w:rsidR="00910370">
          <w:rPr>
            <w:rFonts w:ascii="Helvetica" w:hAnsi="Helvetica"/>
            <w:sz w:val="18"/>
            <w:szCs w:val="22"/>
          </w:rPr>
          <w:t>in accessing</w:t>
        </w:r>
      </w:ins>
      <w:ins w:id="14" w:author="Borghouts, Judith" w:date="2017-11-11T14:09:00Z">
        <w:r w:rsidR="00477CA3">
          <w:rPr>
            <w:rFonts w:ascii="Helvetica" w:hAnsi="Helvetica"/>
            <w:sz w:val="18"/>
            <w:szCs w:val="22"/>
          </w:rPr>
          <w:t xml:space="preserve"> an </w:t>
        </w:r>
      </w:ins>
      <w:r w:rsidR="00A709FE">
        <w:rPr>
          <w:rFonts w:ascii="Helvetica" w:hAnsi="Helvetica"/>
          <w:sz w:val="18"/>
          <w:szCs w:val="22"/>
        </w:rPr>
        <w:t>information</w:t>
      </w:r>
      <w:ins w:id="15" w:author="Borghouts, Judith" w:date="2017-11-11T14:09:00Z">
        <w:r w:rsidR="00477CA3">
          <w:rPr>
            <w:rFonts w:ascii="Helvetica" w:hAnsi="Helvetica"/>
            <w:sz w:val="18"/>
            <w:szCs w:val="22"/>
          </w:rPr>
          <w:t xml:space="preserve"> source</w:t>
        </w:r>
      </w:ins>
      <w:r w:rsidR="00C11FA8" w:rsidRPr="00C11FA8">
        <w:rPr>
          <w:rFonts w:ascii="Helvetica" w:hAnsi="Helvetica"/>
          <w:sz w:val="18"/>
          <w:szCs w:val="22"/>
        </w:rPr>
        <w:t xml:space="preserve">, they adapt and schedule their tasks accordingly. </w:t>
      </w:r>
      <w:r w:rsidR="00831F31">
        <w:rPr>
          <w:rFonts w:ascii="Helvetica" w:hAnsi="Helvetica"/>
          <w:sz w:val="18"/>
          <w:szCs w:val="22"/>
        </w:rPr>
        <w:t xml:space="preserve">They will look up and enter items that take the least time first, and postpone </w:t>
      </w:r>
      <w:r w:rsidR="0013027C">
        <w:rPr>
          <w:rFonts w:ascii="Helvetica" w:hAnsi="Helvetica"/>
          <w:sz w:val="18"/>
          <w:szCs w:val="22"/>
        </w:rPr>
        <w:t>getting</w:t>
      </w:r>
      <w:r w:rsidR="00831F31">
        <w:rPr>
          <w:rFonts w:ascii="Helvetica" w:hAnsi="Helvetica"/>
          <w:sz w:val="18"/>
          <w:szCs w:val="22"/>
        </w:rPr>
        <w:t xml:space="preserve"> information </w:t>
      </w:r>
      <w:r w:rsidR="007D0B04">
        <w:rPr>
          <w:rFonts w:ascii="Helvetica" w:hAnsi="Helvetica"/>
          <w:sz w:val="18"/>
          <w:szCs w:val="22"/>
        </w:rPr>
        <w:t xml:space="preserve">that </w:t>
      </w:r>
      <w:del w:id="16" w:author="Borghouts, Judith" w:date="2017-11-11T13:54:00Z">
        <w:r w:rsidR="007D0B04" w:rsidDel="00C85EB5">
          <w:rPr>
            <w:rFonts w:ascii="Helvetica" w:hAnsi="Helvetica"/>
            <w:sz w:val="18"/>
            <w:szCs w:val="22"/>
          </w:rPr>
          <w:delText>is difficult</w:delText>
        </w:r>
      </w:del>
      <w:ins w:id="17" w:author="Borghouts, Judith" w:date="2017-11-11T13:54:00Z">
        <w:r w:rsidR="00C85EB5">
          <w:rPr>
            <w:rFonts w:ascii="Helvetica" w:hAnsi="Helvetica"/>
            <w:sz w:val="18"/>
            <w:szCs w:val="22"/>
          </w:rPr>
          <w:t>takes more time</w:t>
        </w:r>
      </w:ins>
      <w:r w:rsidR="007D0B04">
        <w:rPr>
          <w:rFonts w:ascii="Helvetica" w:hAnsi="Helvetica"/>
          <w:sz w:val="18"/>
          <w:szCs w:val="22"/>
        </w:rPr>
        <w:t xml:space="preserve"> to look up</w:t>
      </w:r>
      <w:r w:rsidR="005F46CE">
        <w:rPr>
          <w:rFonts w:ascii="Helvetica" w:hAnsi="Helvetica"/>
          <w:sz w:val="18"/>
          <w:szCs w:val="22"/>
        </w:rPr>
        <w:t xml:space="preserve">. </w:t>
      </w:r>
      <w:ins w:id="18" w:author="Borghouts, Judith" w:date="2017-11-11T14:17:00Z">
        <w:r w:rsidR="002B4C1D">
          <w:rPr>
            <w:rFonts w:ascii="Helvetica" w:hAnsi="Helvetica"/>
            <w:sz w:val="18"/>
            <w:szCs w:val="22"/>
          </w:rPr>
          <w:t xml:space="preserve">In contrast, if there were no delays, participants looked up and entered information in the order in which it was presented in the data entry form. </w:t>
        </w:r>
      </w:ins>
      <w:r w:rsidR="005C6595">
        <w:rPr>
          <w:rFonts w:ascii="Helvetica" w:hAnsi="Helvetica"/>
          <w:sz w:val="18"/>
          <w:szCs w:val="22"/>
        </w:rPr>
        <w:t>An issue is that</w:t>
      </w:r>
      <w:r w:rsidR="00C11FA8" w:rsidRPr="00C11FA8">
        <w:rPr>
          <w:rFonts w:ascii="Helvetica" w:hAnsi="Helvetica"/>
          <w:sz w:val="18"/>
          <w:szCs w:val="22"/>
        </w:rPr>
        <w:t xml:space="preserve"> people </w:t>
      </w:r>
      <w:r w:rsidR="00B86FF3">
        <w:rPr>
          <w:rFonts w:ascii="Helvetica" w:hAnsi="Helvetica"/>
          <w:sz w:val="18"/>
          <w:szCs w:val="22"/>
        </w:rPr>
        <w:t xml:space="preserve">often </w:t>
      </w:r>
      <w:r w:rsidR="00C11FA8" w:rsidRPr="00C11FA8">
        <w:rPr>
          <w:rFonts w:ascii="Helvetica" w:hAnsi="Helvetica"/>
          <w:sz w:val="18"/>
          <w:szCs w:val="22"/>
        </w:rPr>
        <w:t xml:space="preserve">do not know how long it will take them </w:t>
      </w:r>
      <w:r w:rsidR="00ED422C">
        <w:rPr>
          <w:rFonts w:ascii="Helvetica" w:hAnsi="Helvetica"/>
          <w:sz w:val="18"/>
          <w:szCs w:val="22"/>
        </w:rPr>
        <w:t xml:space="preserve">to </w:t>
      </w:r>
      <w:r w:rsidR="00B61CC1">
        <w:rPr>
          <w:rFonts w:ascii="Helvetica" w:hAnsi="Helvetica"/>
          <w:sz w:val="18"/>
          <w:szCs w:val="22"/>
        </w:rPr>
        <w:t>get</w:t>
      </w:r>
      <w:r w:rsidR="00ED422C">
        <w:rPr>
          <w:rFonts w:ascii="Helvetica" w:hAnsi="Helvetica"/>
          <w:sz w:val="18"/>
          <w:szCs w:val="22"/>
        </w:rPr>
        <w:t xml:space="preserve"> information </w:t>
      </w:r>
      <w:r w:rsidR="00C11FA8" w:rsidRPr="00C11FA8">
        <w:rPr>
          <w:rFonts w:ascii="Helvetica" w:hAnsi="Helvetica"/>
          <w:sz w:val="18"/>
          <w:szCs w:val="22"/>
        </w:rPr>
        <w:t>an</w:t>
      </w:r>
      <w:r w:rsidR="00F0131B">
        <w:rPr>
          <w:rFonts w:ascii="Helvetica" w:hAnsi="Helvetica"/>
          <w:sz w:val="18"/>
          <w:szCs w:val="22"/>
        </w:rPr>
        <w:t xml:space="preserve">d </w:t>
      </w:r>
      <w:r w:rsidR="00B71BE1">
        <w:rPr>
          <w:rFonts w:ascii="Helvetica" w:hAnsi="Helvetica"/>
          <w:sz w:val="18"/>
          <w:szCs w:val="22"/>
        </w:rPr>
        <w:t xml:space="preserve">therefore </w:t>
      </w:r>
      <w:r w:rsidR="00F0131B">
        <w:rPr>
          <w:rFonts w:ascii="Helvetica" w:hAnsi="Helvetica"/>
          <w:sz w:val="18"/>
          <w:szCs w:val="22"/>
        </w:rPr>
        <w:t>cannot schedule</w:t>
      </w:r>
      <w:r w:rsidR="00B71BE1">
        <w:rPr>
          <w:rFonts w:ascii="Helvetica" w:hAnsi="Helvetica"/>
          <w:sz w:val="18"/>
          <w:szCs w:val="22"/>
        </w:rPr>
        <w:t xml:space="preserve"> or adapt to</w:t>
      </w:r>
      <w:r w:rsidR="00F0131B">
        <w:rPr>
          <w:rFonts w:ascii="Helvetica" w:hAnsi="Helvetica"/>
          <w:sz w:val="18"/>
          <w:szCs w:val="22"/>
        </w:rPr>
        <w:t xml:space="preserve"> it. </w:t>
      </w:r>
      <w:r w:rsidR="00C11FA8" w:rsidRPr="00C11FA8">
        <w:rPr>
          <w:rFonts w:ascii="Helvetica" w:hAnsi="Helvetica"/>
          <w:sz w:val="18"/>
          <w:szCs w:val="22"/>
        </w:rPr>
        <w:t xml:space="preserve">Can </w:t>
      </w:r>
      <w:r w:rsidR="00DC0A9E">
        <w:rPr>
          <w:rFonts w:ascii="Helvetica" w:hAnsi="Helvetica"/>
          <w:sz w:val="18"/>
          <w:szCs w:val="22"/>
        </w:rPr>
        <w:t>people</w:t>
      </w:r>
      <w:r w:rsidR="00C11FA8" w:rsidRPr="00C11FA8">
        <w:rPr>
          <w:rFonts w:ascii="Helvetica" w:hAnsi="Helvetica"/>
          <w:sz w:val="18"/>
          <w:szCs w:val="22"/>
        </w:rPr>
        <w:t xml:space="preserve"> be </w:t>
      </w:r>
      <w:r w:rsidR="00DD426E">
        <w:rPr>
          <w:rFonts w:ascii="Helvetica" w:hAnsi="Helvetica"/>
          <w:sz w:val="18"/>
          <w:szCs w:val="22"/>
        </w:rPr>
        <w:t>nudged</w:t>
      </w:r>
      <w:r w:rsidR="00C11FA8" w:rsidRPr="00C11FA8">
        <w:rPr>
          <w:rFonts w:ascii="Helvetica" w:hAnsi="Helvetica"/>
          <w:sz w:val="18"/>
          <w:szCs w:val="22"/>
        </w:rPr>
        <w:t xml:space="preserve"> in</w:t>
      </w:r>
      <w:r w:rsidR="004D14FA">
        <w:rPr>
          <w:rFonts w:ascii="Helvetica" w:hAnsi="Helvetica"/>
          <w:sz w:val="18"/>
          <w:szCs w:val="22"/>
        </w:rPr>
        <w:t>to</w:t>
      </w:r>
      <w:r w:rsidR="00C11FA8" w:rsidRPr="00C11FA8">
        <w:rPr>
          <w:rFonts w:ascii="Helvetica" w:hAnsi="Helvetica"/>
          <w:sz w:val="18"/>
          <w:szCs w:val="22"/>
        </w:rPr>
        <w:t xml:space="preserve"> </w:t>
      </w:r>
      <w:r w:rsidR="00F15093">
        <w:rPr>
          <w:rFonts w:ascii="Helvetica" w:hAnsi="Helvetica"/>
          <w:sz w:val="18"/>
          <w:szCs w:val="22"/>
        </w:rPr>
        <w:t>making interruptions</w:t>
      </w:r>
      <w:r w:rsidR="005B7D76">
        <w:rPr>
          <w:rFonts w:ascii="Helvetica" w:hAnsi="Helvetica"/>
          <w:sz w:val="18"/>
          <w:szCs w:val="22"/>
        </w:rPr>
        <w:t xml:space="preserve"> </w:t>
      </w:r>
      <w:r w:rsidR="00136A51">
        <w:rPr>
          <w:rFonts w:ascii="Helvetica" w:hAnsi="Helvetica"/>
          <w:sz w:val="18"/>
          <w:szCs w:val="22"/>
        </w:rPr>
        <w:t xml:space="preserve">that are less disruptive in </w:t>
      </w:r>
      <w:r w:rsidR="00A3704E">
        <w:rPr>
          <w:rFonts w:ascii="Helvetica" w:hAnsi="Helvetica"/>
          <w:sz w:val="18"/>
          <w:szCs w:val="22"/>
        </w:rPr>
        <w:t xml:space="preserve">terms of </w:t>
      </w:r>
      <w:r w:rsidR="00136A51">
        <w:rPr>
          <w:rFonts w:ascii="Helvetica" w:hAnsi="Helvetica"/>
          <w:sz w:val="18"/>
          <w:szCs w:val="22"/>
        </w:rPr>
        <w:t>timing</w:t>
      </w:r>
      <w:r w:rsidR="005B7D76">
        <w:rPr>
          <w:rFonts w:ascii="Helvetica" w:hAnsi="Helvetica"/>
          <w:sz w:val="18"/>
          <w:szCs w:val="22"/>
        </w:rPr>
        <w:t xml:space="preserve"> and duration</w:t>
      </w:r>
      <w:r w:rsidR="00C11FA8" w:rsidRPr="00C11FA8">
        <w:rPr>
          <w:rFonts w:ascii="Helvetica" w:hAnsi="Helvetica"/>
          <w:sz w:val="18"/>
          <w:szCs w:val="22"/>
        </w:rPr>
        <w:t>, if they are given feedback on how long it takes them</w:t>
      </w:r>
      <w:r w:rsidR="0075055B">
        <w:rPr>
          <w:rFonts w:ascii="Helvetica" w:hAnsi="Helvetica"/>
          <w:sz w:val="18"/>
          <w:szCs w:val="22"/>
        </w:rPr>
        <w:t xml:space="preserve"> to find information</w:t>
      </w:r>
      <w:r w:rsidR="00C11FA8" w:rsidRPr="00C11FA8">
        <w:rPr>
          <w:rFonts w:ascii="Helvetica" w:hAnsi="Helvetica"/>
          <w:sz w:val="18"/>
          <w:szCs w:val="22"/>
        </w:rPr>
        <w:t>?</w:t>
      </w:r>
      <w:bookmarkStart w:id="19" w:name="_GoBack"/>
      <w:bookmarkEnd w:id="19"/>
    </w:p>
    <w:p w14:paraId="72F018D1" w14:textId="77777777" w:rsidR="009A665B" w:rsidRDefault="009A665B" w:rsidP="00C11FA8">
      <w:pPr>
        <w:rPr>
          <w:rFonts w:ascii="Helvetica" w:hAnsi="Helvetica"/>
          <w:sz w:val="18"/>
          <w:szCs w:val="22"/>
        </w:rPr>
      </w:pPr>
    </w:p>
    <w:p w14:paraId="7FF50D59" w14:textId="4728B884" w:rsidR="009A665B" w:rsidRPr="0038610D" w:rsidRDefault="00CB3ADE" w:rsidP="00C11FA8">
      <w:pPr>
        <w:rPr>
          <w:rFonts w:ascii="Helvetica" w:hAnsi="Helvetica"/>
          <w:b/>
          <w:sz w:val="22"/>
          <w:szCs w:val="22"/>
        </w:rPr>
      </w:pPr>
      <w:r w:rsidRPr="0038610D">
        <w:rPr>
          <w:rFonts w:ascii="Helvetica" w:hAnsi="Helvetica"/>
          <w:b/>
          <w:sz w:val="22"/>
          <w:szCs w:val="22"/>
        </w:rPr>
        <w:t>Introduction</w:t>
      </w:r>
    </w:p>
    <w:p w14:paraId="7902D187" w14:textId="0082EA14" w:rsidR="0055279D" w:rsidRDefault="00C24047" w:rsidP="00C11FA8">
      <w:pPr>
        <w:rPr>
          <w:rFonts w:ascii="Helvetica" w:hAnsi="Helvetica"/>
          <w:sz w:val="18"/>
          <w:szCs w:val="22"/>
        </w:rPr>
      </w:pPr>
      <w:r>
        <w:rPr>
          <w:rFonts w:ascii="Helvetica" w:hAnsi="Helvetica"/>
          <w:sz w:val="18"/>
          <w:szCs w:val="22"/>
        </w:rPr>
        <w:t>Studies</w:t>
      </w:r>
      <w:r w:rsidR="001F131F">
        <w:rPr>
          <w:rFonts w:ascii="Helvetica" w:hAnsi="Helvetica"/>
          <w:sz w:val="18"/>
          <w:szCs w:val="22"/>
        </w:rPr>
        <w:t xml:space="preserve"> have</w:t>
      </w:r>
      <w:r>
        <w:rPr>
          <w:rFonts w:ascii="Helvetica" w:hAnsi="Helvetica"/>
          <w:sz w:val="18"/>
          <w:szCs w:val="22"/>
        </w:rPr>
        <w:t xml:space="preserve"> consistently</w:t>
      </w:r>
      <w:r w:rsidR="00003147">
        <w:rPr>
          <w:rFonts w:ascii="Helvetica" w:hAnsi="Helvetica"/>
          <w:sz w:val="18"/>
          <w:szCs w:val="22"/>
        </w:rPr>
        <w:t xml:space="preserve"> shown that interruptions are</w:t>
      </w:r>
      <w:r w:rsidR="009A68F9">
        <w:rPr>
          <w:rFonts w:ascii="Helvetica" w:hAnsi="Helvetica"/>
          <w:sz w:val="18"/>
          <w:szCs w:val="22"/>
        </w:rPr>
        <w:t xml:space="preserve"> disruptive to task performance</w:t>
      </w:r>
      <w:r w:rsidR="00A06A62">
        <w:rPr>
          <w:rFonts w:ascii="Helvetica" w:hAnsi="Helvetica"/>
          <w:sz w:val="18"/>
          <w:szCs w:val="22"/>
        </w:rPr>
        <w:t>.</w:t>
      </w:r>
      <w:r w:rsidR="001F131F">
        <w:rPr>
          <w:rFonts w:ascii="Helvetica" w:hAnsi="Helvetica"/>
          <w:sz w:val="18"/>
          <w:szCs w:val="22"/>
        </w:rPr>
        <w:t xml:space="preserve"> </w:t>
      </w:r>
      <w:r w:rsidR="00A06A62">
        <w:rPr>
          <w:rFonts w:ascii="Helvetica" w:hAnsi="Helvetica"/>
          <w:sz w:val="18"/>
          <w:szCs w:val="22"/>
        </w:rPr>
        <w:t xml:space="preserve">Interruptions lead to an </w:t>
      </w:r>
      <w:r w:rsidR="00184E49">
        <w:rPr>
          <w:rFonts w:ascii="Helvetica" w:hAnsi="Helvetica"/>
          <w:sz w:val="18"/>
          <w:szCs w:val="22"/>
        </w:rPr>
        <w:t xml:space="preserve">increase </w:t>
      </w:r>
      <w:r w:rsidR="00153898">
        <w:rPr>
          <w:rFonts w:ascii="Helvetica" w:hAnsi="Helvetica"/>
          <w:sz w:val="18"/>
          <w:szCs w:val="22"/>
        </w:rPr>
        <w:t>in</w:t>
      </w:r>
      <w:r w:rsidR="00184E49">
        <w:rPr>
          <w:rFonts w:ascii="Helvetica" w:hAnsi="Helvetica"/>
          <w:sz w:val="18"/>
          <w:szCs w:val="22"/>
        </w:rPr>
        <w:t xml:space="preserve"> errors and </w:t>
      </w:r>
      <w:r w:rsidR="007D557B">
        <w:rPr>
          <w:rFonts w:ascii="Helvetica" w:hAnsi="Helvetica"/>
          <w:sz w:val="18"/>
          <w:szCs w:val="22"/>
        </w:rPr>
        <w:t>increase task performance time</w:t>
      </w:r>
      <w:r w:rsidR="00CC6AF6">
        <w:rPr>
          <w:rFonts w:ascii="Helvetica" w:hAnsi="Helvetica"/>
          <w:sz w:val="18"/>
          <w:szCs w:val="22"/>
        </w:rPr>
        <w:t xml:space="preserve"> </w:t>
      </w:r>
      <w:r w:rsidR="00CC6AF6">
        <w:rPr>
          <w:rFonts w:ascii="Helvetica" w:hAnsi="Helvetica"/>
          <w:sz w:val="18"/>
          <w:szCs w:val="22"/>
        </w:rPr>
        <w:fldChar w:fldCharType="begin" w:fldLock="1"/>
      </w:r>
      <w:r w:rsidR="00612FBC">
        <w:rPr>
          <w:rFonts w:ascii="Helvetica" w:hAnsi="Helvetica"/>
          <w:sz w:val="18"/>
          <w:szCs w:val="22"/>
        </w:rPr>
        <w:instrText>ADDIN CSL_CITATION { "citationItems" : [ { "id" : "ITEM-1", "itemData" : { "DOI" : "10.1016/j.cogsys.2010.07.010", "ISSN" : "13890417", "author" : [ { "dropping-particle" : "", "family" : "Trafton", "given" : "J. Gregory", "non-dropping-particle" : "", "parse-names" : false, "suffix" : "" }, { "dropping-particle" : "", "family" : "Altmann", "given" : "Erik M.", "non-dropping-particle" : "", "parse-names" : false, "suffix" : "" }, { "dropping-particle" : "", "family" : "Ratwani", "given" : "Raj M.", "non-dropping-particle" : "", "parse-names" : false, "suffix" : "" } ], "container-title" : "Cognitive Systems Research", "id" : "ITEM-1", "issue" : "2", "issued" : { "date-parts" : [ [ "2011", "6" ] ] }, "page" : "134-143", "publisher" : "Elsevier B.V.", "title" : "A memory for goals model of sequence errors", "type" : "article-journal", "volume" : "12" }, "uris" : [ "http://www.mendeley.com/documents/?uuid=a259e64d-17f9-40e2-9810-4f9a6f1c3898" ] } ], "mendeley" : { "formattedCitation" : "(Trafton, Altmann, &amp; Ratwani, 2011)", "manualFormatting" : "(e.g. Trafton, Altmann, &amp; Ratwani, 2011)", "plainTextFormattedCitation" : "(Trafton, Altmann, &amp; Ratwani, 2011)", "previouslyFormattedCitation" : "(Trafton, Altmann, &amp; Ratwani, 2011)" }, "properties" : { "noteIndex" : 1 }, "schema" : "https://github.com/citation-style-language/schema/raw/master/csl-citation.json" }</w:instrText>
      </w:r>
      <w:r w:rsidR="00CC6AF6">
        <w:rPr>
          <w:rFonts w:ascii="Helvetica" w:hAnsi="Helvetica"/>
          <w:sz w:val="18"/>
          <w:szCs w:val="22"/>
        </w:rPr>
        <w:fldChar w:fldCharType="separate"/>
      </w:r>
      <w:r w:rsidR="00A430C9" w:rsidRPr="00A430C9">
        <w:rPr>
          <w:rFonts w:ascii="Helvetica" w:hAnsi="Helvetica"/>
          <w:noProof/>
          <w:sz w:val="18"/>
          <w:szCs w:val="22"/>
        </w:rPr>
        <w:t>(</w:t>
      </w:r>
      <w:r w:rsidR="0055047D">
        <w:rPr>
          <w:rFonts w:ascii="Helvetica" w:hAnsi="Helvetica"/>
          <w:noProof/>
          <w:sz w:val="18"/>
          <w:szCs w:val="22"/>
        </w:rPr>
        <w:t xml:space="preserve">e.g. </w:t>
      </w:r>
      <w:r w:rsidR="00A430C9" w:rsidRPr="00A430C9">
        <w:rPr>
          <w:rFonts w:ascii="Helvetica" w:hAnsi="Helvetica"/>
          <w:noProof/>
          <w:sz w:val="18"/>
          <w:szCs w:val="22"/>
        </w:rPr>
        <w:t>Trafton, Altmann, &amp; Ratwani, 2011)</w:t>
      </w:r>
      <w:r w:rsidR="00CC6AF6">
        <w:rPr>
          <w:rFonts w:ascii="Helvetica" w:hAnsi="Helvetica"/>
          <w:sz w:val="18"/>
          <w:szCs w:val="22"/>
        </w:rPr>
        <w:fldChar w:fldCharType="end"/>
      </w:r>
      <w:r w:rsidR="00EB5CC0">
        <w:rPr>
          <w:rFonts w:ascii="Helvetica" w:hAnsi="Helvetica"/>
          <w:sz w:val="18"/>
          <w:szCs w:val="22"/>
        </w:rPr>
        <w:t xml:space="preserve">. </w:t>
      </w:r>
      <w:r w:rsidR="009535EB">
        <w:rPr>
          <w:rFonts w:ascii="Helvetica" w:hAnsi="Helvetica"/>
          <w:sz w:val="18"/>
          <w:szCs w:val="22"/>
        </w:rPr>
        <w:t xml:space="preserve">However, sometimes </w:t>
      </w:r>
      <w:r w:rsidR="009F51FB">
        <w:rPr>
          <w:rFonts w:ascii="Helvetica" w:hAnsi="Helvetica"/>
          <w:sz w:val="18"/>
          <w:szCs w:val="22"/>
        </w:rPr>
        <w:t>an</w:t>
      </w:r>
      <w:r w:rsidR="005239DD">
        <w:rPr>
          <w:rFonts w:ascii="Helvetica" w:hAnsi="Helvetica"/>
          <w:sz w:val="18"/>
          <w:szCs w:val="22"/>
        </w:rPr>
        <w:t xml:space="preserve"> interruption </w:t>
      </w:r>
      <w:r w:rsidR="00773332">
        <w:rPr>
          <w:rFonts w:ascii="Helvetica" w:hAnsi="Helvetica"/>
          <w:sz w:val="18"/>
          <w:szCs w:val="22"/>
        </w:rPr>
        <w:t>can be</w:t>
      </w:r>
      <w:r w:rsidR="005239DD">
        <w:rPr>
          <w:rFonts w:ascii="Helvetica" w:hAnsi="Helvetica"/>
          <w:sz w:val="18"/>
          <w:szCs w:val="22"/>
        </w:rPr>
        <w:t xml:space="preserve"> relevant and</w:t>
      </w:r>
      <w:r w:rsidR="00773332">
        <w:rPr>
          <w:rFonts w:ascii="Helvetica" w:hAnsi="Helvetica"/>
          <w:sz w:val="18"/>
          <w:szCs w:val="22"/>
        </w:rPr>
        <w:t xml:space="preserve"> even</w:t>
      </w:r>
      <w:r w:rsidR="005239DD">
        <w:rPr>
          <w:rFonts w:ascii="Helvetica" w:hAnsi="Helvetica"/>
          <w:sz w:val="18"/>
          <w:szCs w:val="22"/>
        </w:rPr>
        <w:t xml:space="preserve"> necessary for </w:t>
      </w:r>
      <w:r w:rsidR="00773332">
        <w:rPr>
          <w:rFonts w:ascii="Helvetica" w:hAnsi="Helvetica"/>
          <w:sz w:val="18"/>
          <w:szCs w:val="22"/>
        </w:rPr>
        <w:t>a</w:t>
      </w:r>
      <w:r w:rsidR="005239DD">
        <w:rPr>
          <w:rFonts w:ascii="Helvetica" w:hAnsi="Helvetica"/>
          <w:sz w:val="18"/>
          <w:szCs w:val="22"/>
        </w:rPr>
        <w:t xml:space="preserve"> task to be completed</w:t>
      </w:r>
      <w:r w:rsidR="00F97EF0">
        <w:rPr>
          <w:rFonts w:ascii="Helvetica" w:hAnsi="Helvetica"/>
          <w:sz w:val="18"/>
          <w:szCs w:val="22"/>
        </w:rPr>
        <w:t xml:space="preserve">. For example, </w:t>
      </w:r>
      <w:r w:rsidR="00607067">
        <w:rPr>
          <w:rFonts w:ascii="Helvetica" w:hAnsi="Helvetica"/>
          <w:sz w:val="18"/>
          <w:szCs w:val="22"/>
        </w:rPr>
        <w:t>people may</w:t>
      </w:r>
      <w:r w:rsidR="006B1DE4">
        <w:rPr>
          <w:rFonts w:ascii="Helvetica" w:hAnsi="Helvetica"/>
          <w:sz w:val="18"/>
          <w:szCs w:val="22"/>
        </w:rPr>
        <w:t xml:space="preserve"> </w:t>
      </w:r>
      <w:r w:rsidR="00C5247A">
        <w:rPr>
          <w:rFonts w:ascii="Helvetica" w:hAnsi="Helvetica"/>
          <w:sz w:val="18"/>
          <w:szCs w:val="22"/>
        </w:rPr>
        <w:t>have to look up task-related information</w:t>
      </w:r>
      <w:r w:rsidR="004B65D6">
        <w:rPr>
          <w:rFonts w:ascii="Helvetica" w:hAnsi="Helvetica"/>
          <w:sz w:val="18"/>
          <w:szCs w:val="22"/>
        </w:rPr>
        <w:t xml:space="preserve">. Study 2 showed that even though </w:t>
      </w:r>
      <w:r w:rsidR="000F00B7">
        <w:rPr>
          <w:rFonts w:ascii="Helvetica" w:hAnsi="Helvetica"/>
          <w:sz w:val="18"/>
          <w:szCs w:val="22"/>
        </w:rPr>
        <w:t xml:space="preserve">data workers collected some information carefully before starting a task, </w:t>
      </w:r>
      <w:r w:rsidR="000E19E4">
        <w:rPr>
          <w:rFonts w:ascii="Helvetica" w:hAnsi="Helvetica"/>
          <w:sz w:val="18"/>
          <w:szCs w:val="22"/>
        </w:rPr>
        <w:t xml:space="preserve">they often interrupted their task to retrieve additional information. They either did not realise they needed this information until starting </w:t>
      </w:r>
      <w:r w:rsidR="00860CE1">
        <w:rPr>
          <w:rFonts w:ascii="Helvetica" w:hAnsi="Helvetica"/>
          <w:sz w:val="18"/>
          <w:szCs w:val="22"/>
        </w:rPr>
        <w:t>the</w:t>
      </w:r>
      <w:r w:rsidR="000E19E4">
        <w:rPr>
          <w:rFonts w:ascii="Helvetica" w:hAnsi="Helvetica"/>
          <w:sz w:val="18"/>
          <w:szCs w:val="22"/>
        </w:rPr>
        <w:t xml:space="preserve"> task, or they perceived the information to be quick to find, and therefore did not </w:t>
      </w:r>
      <w:r w:rsidR="00EF4632">
        <w:rPr>
          <w:rFonts w:ascii="Helvetica" w:hAnsi="Helvetica"/>
          <w:sz w:val="18"/>
          <w:szCs w:val="22"/>
        </w:rPr>
        <w:t xml:space="preserve">feel the need to collect it </w:t>
      </w:r>
      <w:r w:rsidR="000E19E4">
        <w:rPr>
          <w:rFonts w:ascii="Helvetica" w:hAnsi="Helvetica"/>
          <w:sz w:val="18"/>
          <w:szCs w:val="22"/>
        </w:rPr>
        <w:t>beforehand.</w:t>
      </w:r>
      <w:r w:rsidR="00DE07A5">
        <w:rPr>
          <w:rFonts w:ascii="Helvetica" w:hAnsi="Helvetica"/>
          <w:sz w:val="18"/>
          <w:szCs w:val="22"/>
        </w:rPr>
        <w:t xml:space="preserve"> O</w:t>
      </w:r>
      <w:r w:rsidR="00295164">
        <w:rPr>
          <w:rFonts w:ascii="Helvetica" w:hAnsi="Helvetica"/>
          <w:sz w:val="18"/>
          <w:szCs w:val="22"/>
        </w:rPr>
        <w:t>ther</w:t>
      </w:r>
      <w:r w:rsidR="006A360F">
        <w:rPr>
          <w:rFonts w:ascii="Helvetica" w:hAnsi="Helvetica"/>
          <w:sz w:val="18"/>
          <w:szCs w:val="22"/>
        </w:rPr>
        <w:t xml:space="preserve"> </w:t>
      </w:r>
      <w:r w:rsidR="00D63046">
        <w:rPr>
          <w:rFonts w:ascii="Helvetica" w:hAnsi="Helvetica"/>
          <w:sz w:val="18"/>
          <w:szCs w:val="22"/>
        </w:rPr>
        <w:t>observational studies</w:t>
      </w:r>
      <w:r w:rsidR="00DE07A5">
        <w:rPr>
          <w:rFonts w:ascii="Helvetica" w:hAnsi="Helvetica"/>
          <w:sz w:val="18"/>
          <w:szCs w:val="22"/>
        </w:rPr>
        <w:t xml:space="preserve"> </w:t>
      </w:r>
      <w:r w:rsidR="00AC4581">
        <w:rPr>
          <w:rFonts w:ascii="Helvetica" w:hAnsi="Helvetica"/>
          <w:sz w:val="18"/>
          <w:szCs w:val="22"/>
        </w:rPr>
        <w:t>found</w:t>
      </w:r>
      <w:r w:rsidR="006A360F">
        <w:rPr>
          <w:rFonts w:ascii="Helvetica" w:hAnsi="Helvetica"/>
          <w:sz w:val="18"/>
          <w:szCs w:val="22"/>
        </w:rPr>
        <w:t xml:space="preserve"> that</w:t>
      </w:r>
      <w:r w:rsidR="00CC6AF6">
        <w:rPr>
          <w:rFonts w:ascii="Helvetica" w:hAnsi="Helvetica"/>
          <w:sz w:val="18"/>
          <w:szCs w:val="22"/>
        </w:rPr>
        <w:t xml:space="preserve"> looking up task-related information </w:t>
      </w:r>
      <w:r w:rsidR="00791482">
        <w:rPr>
          <w:rFonts w:ascii="Helvetica" w:hAnsi="Helvetica"/>
          <w:sz w:val="18"/>
          <w:szCs w:val="22"/>
        </w:rPr>
        <w:t>was</w:t>
      </w:r>
      <w:r w:rsidR="00CC6AF6">
        <w:rPr>
          <w:rFonts w:ascii="Helvetica" w:hAnsi="Helvetica"/>
          <w:sz w:val="18"/>
          <w:szCs w:val="22"/>
        </w:rPr>
        <w:t xml:space="preserve"> </w:t>
      </w:r>
      <w:r w:rsidR="00EB5248">
        <w:rPr>
          <w:rFonts w:ascii="Helvetica" w:hAnsi="Helvetica"/>
          <w:sz w:val="18"/>
          <w:szCs w:val="22"/>
        </w:rPr>
        <w:t>a common reason</w:t>
      </w:r>
      <w:r w:rsidR="00CC6AF6">
        <w:rPr>
          <w:rFonts w:ascii="Helvetica" w:hAnsi="Helvetica"/>
          <w:sz w:val="18"/>
          <w:szCs w:val="22"/>
        </w:rPr>
        <w:t xml:space="preserve"> </w:t>
      </w:r>
      <w:r w:rsidR="00431CB1">
        <w:rPr>
          <w:rFonts w:ascii="Helvetica" w:hAnsi="Helvetica"/>
          <w:sz w:val="18"/>
          <w:szCs w:val="22"/>
        </w:rPr>
        <w:t xml:space="preserve">for self-interruptions, </w:t>
      </w:r>
      <w:r w:rsidR="00DA6D97">
        <w:rPr>
          <w:rFonts w:ascii="Helvetica" w:hAnsi="Helvetica"/>
          <w:sz w:val="18"/>
          <w:szCs w:val="22"/>
        </w:rPr>
        <w:t>and</w:t>
      </w:r>
      <w:r w:rsidR="00431CB1">
        <w:rPr>
          <w:rFonts w:ascii="Helvetica" w:hAnsi="Helvetica"/>
          <w:sz w:val="18"/>
          <w:szCs w:val="22"/>
        </w:rPr>
        <w:t xml:space="preserve"> </w:t>
      </w:r>
      <w:r w:rsidR="00FB1FA7">
        <w:rPr>
          <w:rFonts w:ascii="Helvetica" w:hAnsi="Helvetica"/>
          <w:sz w:val="18"/>
          <w:szCs w:val="22"/>
        </w:rPr>
        <w:t>was</w:t>
      </w:r>
      <w:r w:rsidR="00431CB1">
        <w:rPr>
          <w:rFonts w:ascii="Helvetica" w:hAnsi="Helvetica"/>
          <w:sz w:val="18"/>
          <w:szCs w:val="22"/>
        </w:rPr>
        <w:t xml:space="preserve"> </w:t>
      </w:r>
      <w:r w:rsidR="00FB1FA7">
        <w:rPr>
          <w:rFonts w:ascii="Helvetica" w:hAnsi="Helvetica"/>
          <w:sz w:val="18"/>
          <w:szCs w:val="22"/>
        </w:rPr>
        <w:t>perceived</w:t>
      </w:r>
      <w:r w:rsidR="00BD3169">
        <w:rPr>
          <w:rFonts w:ascii="Helvetica" w:hAnsi="Helvetica"/>
          <w:sz w:val="18"/>
          <w:szCs w:val="22"/>
        </w:rPr>
        <w:t xml:space="preserve"> by participants </w:t>
      </w:r>
      <w:r w:rsidR="005B3077">
        <w:rPr>
          <w:rFonts w:ascii="Helvetica" w:hAnsi="Helvetica"/>
          <w:sz w:val="18"/>
          <w:szCs w:val="22"/>
        </w:rPr>
        <w:t>as</w:t>
      </w:r>
      <w:r w:rsidR="00431CB1">
        <w:rPr>
          <w:rFonts w:ascii="Helvetica" w:hAnsi="Helvetica"/>
          <w:sz w:val="18"/>
          <w:szCs w:val="22"/>
        </w:rPr>
        <w:t xml:space="preserve"> part of the act</w:t>
      </w:r>
      <w:r w:rsidR="005B3077">
        <w:rPr>
          <w:rFonts w:ascii="Helvetica" w:hAnsi="Helvetica"/>
          <w:sz w:val="18"/>
          <w:szCs w:val="22"/>
        </w:rPr>
        <w:t>ivity</w:t>
      </w:r>
      <w:r w:rsidR="00925F5B">
        <w:rPr>
          <w:rFonts w:ascii="Helvetica" w:hAnsi="Helvetica"/>
          <w:sz w:val="18"/>
          <w:szCs w:val="22"/>
        </w:rPr>
        <w:t xml:space="preserve"> </w:t>
      </w:r>
      <w:r w:rsidR="00443271">
        <w:rPr>
          <w:rFonts w:ascii="Helvetica" w:hAnsi="Helvetica"/>
          <w:sz w:val="18"/>
          <w:szCs w:val="22"/>
        </w:rPr>
        <w:fldChar w:fldCharType="begin" w:fldLock="1"/>
      </w:r>
      <w:r w:rsidR="00443271">
        <w:rPr>
          <w:rFonts w:ascii="Helvetica" w:hAnsi="Helvetica"/>
          <w:sz w:val="18"/>
          <w:szCs w:val="22"/>
        </w:rPr>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 20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 A Typology of Discretionary Task Interleaving", "type" : "paper-conference" }, "uris" : [ "http://www.mendeley.com/documents/?uuid=3755ce60-f640-4b29-b218-faf3cb377524" ] }, { "id" : "ITEM-2", "itemData" : { "DOI" : "10.1007/978-3-642-02806-9_108", "ISBN" : "3642028055", "ISSN" : "03029743", "abstract" : "Real-world activity is complex and increasingly involves use of mul- tiple computer applications and communication devices over extended periods of time. To understand activity at the level of detail required to provide natural and comprehensive support for it necessitates appreciating both its richness and dynamically changing context. In this article, we (1) summarize field work in which we recorded the desktop activities of workers in a law office, (2) analyze interview data in detail to show the effects of context reinstatement when view- ing video summaries of past desktop activity. We conclude by discussing the implications of our results for the design of software tools to assist work in of- fice settings.", "author" : [ { "dropping-particle" : "", "family" : "Cangiano", "given" : "Gaston R.", "non-dropping-particle" : "", "parse-names" : false, "suffix" : "" }, { "dropping-particle" : "", "family" : "Hollan", "given" : "James D.", "non-dropping-particle" : "", "parse-names" : false, "suffix" : "" } ], "container-title" : "Human Centered Design: First International Conference, HCD 2009, Held as Part of HCI International 2009, San Diego, CA, USA, July 19-24, 2009 Proceedings", "id" : "ITEM-2", "issued" : { "date-parts" : [ [ "2009" ] ] }, "page" : "945-954", "title" : "Capturing and restoring the context of everyday work: A case study at a law office", "type" : "chapter" }, "uris" : [ "http://www.mendeley.com/documents/?uuid=43f18cba-b8ec-45d8-9d0d-ddb172b53285" ] } ], "mendeley" : { "formattedCitation" : "(Cangiano &amp; Hollan, 2009; Jin &amp; Dabbish, 2009)", "plainTextFormattedCitation" : "(Cangiano &amp; Hollan, 2009; Jin &amp; Dabbish, 2009)", "previouslyFormattedCitation" : "(Cangiano &amp; Hollan, 2009; Jin &amp; Dabbish, 2009)" }, "properties" : { "noteIndex" : 1 }, "schema" : "https://github.com/citation-style-language/schema/raw/master/csl-citation.json" }</w:instrText>
      </w:r>
      <w:r w:rsidR="00443271">
        <w:rPr>
          <w:rFonts w:ascii="Helvetica" w:hAnsi="Helvetica"/>
          <w:sz w:val="18"/>
          <w:szCs w:val="22"/>
        </w:rPr>
        <w:fldChar w:fldCharType="separate"/>
      </w:r>
      <w:r w:rsidR="00443271" w:rsidRPr="00443271">
        <w:rPr>
          <w:rFonts w:ascii="Helvetica" w:hAnsi="Helvetica"/>
          <w:noProof/>
          <w:sz w:val="18"/>
          <w:szCs w:val="22"/>
        </w:rPr>
        <w:t>(Cangiano &amp; Hollan, 2009; Jin &amp; Dabbish, 2009)</w:t>
      </w:r>
      <w:r w:rsidR="00443271">
        <w:rPr>
          <w:rFonts w:ascii="Helvetica" w:hAnsi="Helvetica"/>
          <w:sz w:val="18"/>
          <w:szCs w:val="22"/>
        </w:rPr>
        <w:fldChar w:fldCharType="end"/>
      </w:r>
      <w:r w:rsidR="00443271">
        <w:rPr>
          <w:rFonts w:ascii="Helvetica" w:hAnsi="Helvetica"/>
          <w:sz w:val="18"/>
          <w:szCs w:val="22"/>
        </w:rPr>
        <w:t>.</w:t>
      </w:r>
    </w:p>
    <w:p w14:paraId="59A1932E" w14:textId="77777777" w:rsidR="007900D2" w:rsidRDefault="007900D2" w:rsidP="00C11FA8">
      <w:pPr>
        <w:rPr>
          <w:rFonts w:ascii="Helvetica" w:hAnsi="Helvetica"/>
          <w:sz w:val="18"/>
          <w:szCs w:val="22"/>
        </w:rPr>
      </w:pPr>
    </w:p>
    <w:p w14:paraId="25D3EA8E" w14:textId="25DDBFCD" w:rsidR="008855AC" w:rsidRDefault="00327CDB" w:rsidP="00C11FA8">
      <w:pPr>
        <w:rPr>
          <w:rFonts w:ascii="Helvetica" w:hAnsi="Helvetica"/>
          <w:sz w:val="18"/>
          <w:szCs w:val="22"/>
        </w:rPr>
      </w:pPr>
      <w:proofErr w:type="gramStart"/>
      <w:r>
        <w:rPr>
          <w:rFonts w:ascii="Helvetica" w:hAnsi="Helvetica"/>
          <w:sz w:val="18"/>
          <w:szCs w:val="22"/>
        </w:rPr>
        <w:t>A number of</w:t>
      </w:r>
      <w:proofErr w:type="gramEnd"/>
      <w:r>
        <w:rPr>
          <w:rFonts w:ascii="Helvetica" w:hAnsi="Helvetica"/>
          <w:sz w:val="18"/>
          <w:szCs w:val="22"/>
        </w:rPr>
        <w:t xml:space="preserve"> </w:t>
      </w:r>
      <w:r w:rsidR="00BA1993">
        <w:rPr>
          <w:rFonts w:ascii="Helvetica" w:hAnsi="Helvetica"/>
          <w:sz w:val="18"/>
          <w:szCs w:val="22"/>
        </w:rPr>
        <w:t xml:space="preserve">laboratory </w:t>
      </w:r>
      <w:r>
        <w:rPr>
          <w:rFonts w:ascii="Helvetica" w:hAnsi="Helvetica"/>
          <w:sz w:val="18"/>
          <w:szCs w:val="22"/>
        </w:rPr>
        <w:t xml:space="preserve">studies have looked at how </w:t>
      </w:r>
      <w:r w:rsidR="004B77FD">
        <w:rPr>
          <w:rFonts w:ascii="Helvetica" w:hAnsi="Helvetica"/>
          <w:sz w:val="18"/>
          <w:szCs w:val="22"/>
        </w:rPr>
        <w:t xml:space="preserve">people </w:t>
      </w:r>
      <w:r w:rsidR="0031299D">
        <w:rPr>
          <w:rFonts w:ascii="Helvetica" w:hAnsi="Helvetica"/>
          <w:sz w:val="18"/>
          <w:szCs w:val="22"/>
        </w:rPr>
        <w:t>decide when to address interruptions</w:t>
      </w:r>
      <w:r w:rsidR="004B77FD">
        <w:rPr>
          <w:rFonts w:ascii="Helvetica" w:hAnsi="Helvetica"/>
          <w:sz w:val="18"/>
          <w:szCs w:val="22"/>
        </w:rPr>
        <w:t xml:space="preserve">. </w:t>
      </w:r>
      <w:r w:rsidR="00B7593A">
        <w:rPr>
          <w:rFonts w:ascii="Helvetica" w:hAnsi="Helvetica"/>
          <w:sz w:val="18"/>
          <w:szCs w:val="22"/>
        </w:rPr>
        <w:t>These studies showed that people defer interruption</w:t>
      </w:r>
      <w:r w:rsidR="00C32522">
        <w:rPr>
          <w:rFonts w:ascii="Helvetica" w:hAnsi="Helvetica"/>
          <w:sz w:val="18"/>
          <w:szCs w:val="22"/>
        </w:rPr>
        <w:t xml:space="preserve">s until lower workload moments </w:t>
      </w:r>
      <w:r w:rsidR="00C32522">
        <w:rPr>
          <w:rFonts w:ascii="Helvetica" w:hAnsi="Helvetica"/>
          <w:sz w:val="18"/>
          <w:szCs w:val="22"/>
        </w:rPr>
        <w:fldChar w:fldCharType="begin" w:fldLock="1"/>
      </w:r>
      <w:r w:rsidR="00C32522">
        <w:rPr>
          <w:rFonts w:ascii="Helvetica" w:hAnsi="Helvetica"/>
          <w:sz w:val="18"/>
          <w:szCs w:val="22"/>
        </w:rPr>
        <w:instrText>ADDIN CSL_CITATION { "citationItems" : [ { "id" : "ITEM-1", "itemData" : { "ISBN" : "9781605589299", "author" : [ { "dropping-particle" : "", "family" : "Salvucci", "given" : "Dario D", "non-dropping-particle" : "", "parse-names" : false, "suffix" : "" }, { "dropping-particle" : "", "family" : "Bogunovich", "given" : "Peter", "non-dropping-particle" : "", "parse-names" : false, "suffix" : "" } ], "container-title" : "CHI 2010", "id" : "ITEM-1", "issued" : { "date-parts" : [ [ "2010" ] ] }, "page" : "85-88", "title" : "Multitasking and Monotasking : The Effects of Mental Workload on Deferred Task Interruptions", "type" : "paper-conference" }, "uris" : [ "http://www.mendeley.com/documents/?uuid=f0e58c3e-02f1-48fd-8d44-73122059c0e2" ] } ], "mendeley" : { "formattedCitation" : "(Salvucci &amp; Bogunovich, 2010)", "plainTextFormattedCitation" : "(Salvucci &amp; Bogunovich, 2010)", "previouslyFormattedCitation" : "(Salvucci &amp; Bogunovich, 2010)" }, "properties" : { "noteIndex" : 1 }, "schema" : "https://github.com/citation-style-language/schema/raw/master/csl-citation.json" }</w:instrText>
      </w:r>
      <w:r w:rsidR="00C32522">
        <w:rPr>
          <w:rFonts w:ascii="Helvetica" w:hAnsi="Helvetica"/>
          <w:sz w:val="18"/>
          <w:szCs w:val="22"/>
        </w:rPr>
        <w:fldChar w:fldCharType="separate"/>
      </w:r>
      <w:r w:rsidR="00C32522" w:rsidRPr="00C32522">
        <w:rPr>
          <w:rFonts w:ascii="Helvetica" w:hAnsi="Helvetica"/>
          <w:noProof/>
          <w:sz w:val="18"/>
          <w:szCs w:val="22"/>
        </w:rPr>
        <w:t>(Salvucci &amp; Bogunovich, 2010)</w:t>
      </w:r>
      <w:r w:rsidR="00C32522">
        <w:rPr>
          <w:rFonts w:ascii="Helvetica" w:hAnsi="Helvetica"/>
          <w:sz w:val="18"/>
          <w:szCs w:val="22"/>
        </w:rPr>
        <w:fldChar w:fldCharType="end"/>
      </w:r>
      <w:r w:rsidR="00C32522">
        <w:rPr>
          <w:rFonts w:ascii="Helvetica" w:hAnsi="Helvetica"/>
          <w:sz w:val="18"/>
          <w:szCs w:val="22"/>
        </w:rPr>
        <w:t xml:space="preserve">, or </w:t>
      </w:r>
      <w:r w:rsidR="004255B6">
        <w:rPr>
          <w:rFonts w:ascii="Helvetica" w:hAnsi="Helvetica"/>
          <w:sz w:val="18"/>
          <w:szCs w:val="22"/>
        </w:rPr>
        <w:t xml:space="preserve">switch to another task </w:t>
      </w:r>
      <w:r w:rsidR="00BF07D0">
        <w:rPr>
          <w:rFonts w:ascii="Helvetica" w:hAnsi="Helvetica"/>
          <w:sz w:val="18"/>
          <w:szCs w:val="22"/>
        </w:rPr>
        <w:t>when</w:t>
      </w:r>
      <w:r w:rsidR="00C32522">
        <w:rPr>
          <w:rFonts w:ascii="Helvetica" w:hAnsi="Helvetica"/>
          <w:sz w:val="18"/>
          <w:szCs w:val="22"/>
        </w:rPr>
        <w:t xml:space="preserve"> there </w:t>
      </w:r>
      <w:r w:rsidR="008B1FAD">
        <w:rPr>
          <w:rFonts w:ascii="Helvetica" w:hAnsi="Helvetica"/>
          <w:sz w:val="18"/>
          <w:szCs w:val="22"/>
        </w:rPr>
        <w:t>is a delay</w:t>
      </w:r>
      <w:r w:rsidR="00C32522">
        <w:rPr>
          <w:rFonts w:ascii="Helvetica" w:hAnsi="Helvetica"/>
          <w:sz w:val="18"/>
          <w:szCs w:val="22"/>
        </w:rPr>
        <w:t xml:space="preserve"> in the primary task </w:t>
      </w:r>
      <w:r w:rsidR="00C32522">
        <w:rPr>
          <w:rFonts w:ascii="Helvetica" w:hAnsi="Helvetica"/>
          <w:sz w:val="18"/>
          <w:szCs w:val="22"/>
        </w:rPr>
        <w:fldChar w:fldCharType="begin" w:fldLock="1"/>
      </w:r>
      <w:r w:rsidR="00612FBC">
        <w:rPr>
          <w:rFonts w:ascii="Helvetica" w:hAnsi="Helvetica"/>
          <w:sz w:val="18"/>
          <w:szCs w:val="22"/>
        </w:rPr>
        <w:instrText>ADDIN CSL_CITATION { "citationItems" : [ { "id" : "ITEM-1", "itemData" : { "DOI" : "10.1177/0018720813504216", "ISSN" : "0018-7208", "author" : [ { "dropping-particle" : "", "family" : "Katidioti", "given" : "Ioanna", "non-dropping-particle" : "", "parse-names" : false, "suffix" : "" }, { "dropping-particle" : "", "family" : "Taatgen", "given" : "Niels A.", "non-dropping-particle" : "", "parse-names" : false, "suffix" : "" } ], "container-title" : "Human Factors: The Journal of the Human Factors and Ergonomics Society", "id" : "ITEM-1", "issue" : "4", "issued" : { "date-parts" : [ [ "2013", "9", "26" ] ] }, "note" : "- people switch at delays, but makes them slower; makes them forget information\n\nExperiment\n4 conditions (delay/diffcult, delay/easy, no delay/difficult, no delay/easy)\n2 tasks\nTask 1: mail task, memorise product information in email and switch to browser to look up price; then return to email and reply with answer\nTask 2: at random moments chat message, participants could switch whenever they wanted\n\nIV\ndelay/no delay after every link\n=&amp;gt; after link 1 or 2 information still has to be held in memory, so better to not switch\n=&amp;gt; after link 3, nothing in working memory so good moment to switch\ndifficulty questions chat (easy/difficult)\n=&amp;gt; easy were yes/no, difficult were open-ended\n\ndelay when searching for price: creates a clear low-workload moment in middle of the task\n3 s delay when switching to email window\n\nResults\n- more switches on high workload in delay condition\n- spent more time on each mail in delay condition\n- switched at delays at link 1 and link 2 in delay condition, but lost sign. more time (2.3 s) overall than that they gained (0.5 s)\n- participants were sign. slower when they forgot the information and had to go back to check\n\nTake-aways:\n- delay in primary task strong trigger for switching to secondary task\n- switch as soon as resources available", "page" : "728-736", "title" : "Choice in Multitasking: How Delays in the Primary Task Turn a Rational Into an Irrational Multitasker", "type" : "article-journal", "volume" : "56" }, "uris" : [ "http://www.mendeley.com/documents/?uuid=713ba37a-7b56-48a1-9606-0517fee1579c" ] }, { "id" : "ITEM-2", "itemData" : { "DOI" : "10.1145/2858036.2858067", "ISBN" : "978-1-4503-3362-7",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dropping-particle" : "", "family" : "Wickersham", "given" : "Alice", "non-dropping-particle" : "", "parse-names" : false, "suffix" : "" } ], "container-title" : "Proceedings of the SIGCHI Conference on Human Factors in Computing Systems (CHI '16)", "id" : "ITEM-2", "issued" : { "date-parts" : [ [ "2016" ] ] }, "page" : "3311-3323", "title" : "Now Check Your Input: Brief Task Lockouts Encourage Checking, Longer Lockouts Encourage Task Switching", "type" : "paper-conference" }, "uris" : [ "http://www.mendeley.com/documents/?uuid=a434a2fe-9daa-4200-8d09-0e91b695c8f8" ] } ], "mendeley" : { "formattedCitation" : "(Gould, Cox, Brumby, &amp; Wickersham, 2016; Katidioti &amp; Taatgen, 2013)", "plainTextFormattedCitation" : "(Gould, Cox, Brumby, &amp; Wickersham, 2016; Katidioti &amp; Taatgen, 2013)", "previouslyFormattedCitation" : "(Gould, Cox, Brumby, &amp; Wickersham, 2016; Katidioti &amp; Taatgen, 2013)" }, "properties" : { "noteIndex" : 1 }, "schema" : "https://github.com/citation-style-language/schema/raw/master/csl-citation.json" }</w:instrText>
      </w:r>
      <w:r w:rsidR="00C32522">
        <w:rPr>
          <w:rFonts w:ascii="Helvetica" w:hAnsi="Helvetica"/>
          <w:sz w:val="18"/>
          <w:szCs w:val="22"/>
        </w:rPr>
        <w:fldChar w:fldCharType="separate"/>
      </w:r>
      <w:r w:rsidR="00612FBC" w:rsidRPr="00612FBC">
        <w:rPr>
          <w:rFonts w:ascii="Helvetica" w:hAnsi="Helvetica"/>
          <w:noProof/>
          <w:sz w:val="18"/>
          <w:szCs w:val="22"/>
        </w:rPr>
        <w:t>(Gould, Cox, Brumby, &amp; Wickersham, 2016; Katidioti &amp; Taatgen, 2013)</w:t>
      </w:r>
      <w:r w:rsidR="00C32522">
        <w:rPr>
          <w:rFonts w:ascii="Helvetica" w:hAnsi="Helvetica"/>
          <w:sz w:val="18"/>
          <w:szCs w:val="22"/>
        </w:rPr>
        <w:fldChar w:fldCharType="end"/>
      </w:r>
      <w:r w:rsidR="00C32522">
        <w:rPr>
          <w:rFonts w:ascii="Helvetica" w:hAnsi="Helvetica"/>
          <w:sz w:val="18"/>
          <w:szCs w:val="22"/>
        </w:rPr>
        <w:t>.</w:t>
      </w:r>
      <w:r w:rsidR="00047E0F">
        <w:rPr>
          <w:rFonts w:ascii="Helvetica" w:hAnsi="Helvetica"/>
          <w:sz w:val="18"/>
          <w:szCs w:val="22"/>
        </w:rPr>
        <w:t xml:space="preserve"> </w:t>
      </w:r>
      <w:r w:rsidR="008855AC">
        <w:rPr>
          <w:rFonts w:ascii="Helvetica" w:hAnsi="Helvetica"/>
          <w:sz w:val="18"/>
          <w:szCs w:val="22"/>
        </w:rPr>
        <w:t xml:space="preserve">However, </w:t>
      </w:r>
      <w:r w:rsidR="00E523E2">
        <w:rPr>
          <w:rFonts w:ascii="Helvetica" w:hAnsi="Helvetica"/>
          <w:sz w:val="18"/>
          <w:szCs w:val="22"/>
        </w:rPr>
        <w:t>these studies primarily focused on characteristics of the</w:t>
      </w:r>
      <w:r w:rsidR="00B93CC9">
        <w:rPr>
          <w:rFonts w:ascii="Helvetica" w:hAnsi="Helvetica"/>
          <w:sz w:val="18"/>
          <w:szCs w:val="22"/>
        </w:rPr>
        <w:t xml:space="preserve"> primary</w:t>
      </w:r>
      <w:r w:rsidR="00E523E2">
        <w:rPr>
          <w:rFonts w:ascii="Helvetica" w:hAnsi="Helvetica"/>
          <w:sz w:val="18"/>
          <w:szCs w:val="22"/>
        </w:rPr>
        <w:t xml:space="preserve"> task, and </w:t>
      </w:r>
      <w:r w:rsidR="008855AC">
        <w:rPr>
          <w:rFonts w:ascii="Helvetica" w:hAnsi="Helvetica"/>
          <w:sz w:val="18"/>
          <w:szCs w:val="22"/>
        </w:rPr>
        <w:t xml:space="preserve">it is </w:t>
      </w:r>
      <w:r w:rsidR="00561450">
        <w:rPr>
          <w:rFonts w:ascii="Helvetica" w:hAnsi="Helvetica"/>
          <w:sz w:val="18"/>
          <w:szCs w:val="22"/>
        </w:rPr>
        <w:t>un</w:t>
      </w:r>
      <w:r w:rsidR="008855AC">
        <w:rPr>
          <w:rFonts w:ascii="Helvetica" w:hAnsi="Helvetica"/>
          <w:sz w:val="18"/>
          <w:szCs w:val="22"/>
        </w:rPr>
        <w:t xml:space="preserve">clear </w:t>
      </w:r>
      <w:r w:rsidR="00062C9A">
        <w:rPr>
          <w:rFonts w:ascii="Helvetica" w:hAnsi="Helvetica"/>
          <w:sz w:val="18"/>
          <w:szCs w:val="22"/>
        </w:rPr>
        <w:t xml:space="preserve">from these studies if the time taken to address an interruption </w:t>
      </w:r>
      <w:r w:rsidR="00A10C0B">
        <w:rPr>
          <w:rFonts w:ascii="Helvetica" w:hAnsi="Helvetica"/>
          <w:sz w:val="18"/>
          <w:szCs w:val="22"/>
        </w:rPr>
        <w:t>has any effect</w:t>
      </w:r>
      <w:r w:rsidR="004C580B">
        <w:rPr>
          <w:rFonts w:ascii="Helvetica" w:hAnsi="Helvetica"/>
          <w:sz w:val="18"/>
          <w:szCs w:val="22"/>
        </w:rPr>
        <w:t xml:space="preserve">. Study 4 and 5 </w:t>
      </w:r>
      <w:r w:rsidR="00E50489">
        <w:rPr>
          <w:rFonts w:ascii="Helvetica" w:hAnsi="Helvetica"/>
          <w:sz w:val="18"/>
          <w:szCs w:val="22"/>
        </w:rPr>
        <w:t xml:space="preserve">showed that </w:t>
      </w:r>
      <w:r w:rsidR="007B3438">
        <w:rPr>
          <w:rFonts w:ascii="Helvetica" w:hAnsi="Helvetica"/>
          <w:sz w:val="18"/>
          <w:szCs w:val="22"/>
        </w:rPr>
        <w:t xml:space="preserve">if </w:t>
      </w:r>
      <w:r w:rsidR="00D40527">
        <w:rPr>
          <w:rFonts w:ascii="Helvetica" w:hAnsi="Helvetica"/>
          <w:sz w:val="18"/>
          <w:szCs w:val="22"/>
        </w:rPr>
        <w:t>the</w:t>
      </w:r>
      <w:r w:rsidR="007B3438">
        <w:rPr>
          <w:rFonts w:ascii="Helvetica" w:hAnsi="Helvetica"/>
          <w:sz w:val="18"/>
          <w:szCs w:val="22"/>
        </w:rPr>
        <w:t xml:space="preserve"> time </w:t>
      </w:r>
      <w:r w:rsidR="008B69EC">
        <w:rPr>
          <w:rFonts w:ascii="Helvetica" w:hAnsi="Helvetica"/>
          <w:sz w:val="18"/>
          <w:szCs w:val="22"/>
        </w:rPr>
        <w:t>to access data items for a data entry task</w:t>
      </w:r>
      <w:r w:rsidR="00D40527">
        <w:rPr>
          <w:rFonts w:ascii="Helvetica" w:hAnsi="Helvetica"/>
          <w:sz w:val="18"/>
          <w:szCs w:val="22"/>
        </w:rPr>
        <w:t xml:space="preserve"> is consistent</w:t>
      </w:r>
      <w:r w:rsidR="00F15225">
        <w:rPr>
          <w:rFonts w:ascii="Helvetica" w:hAnsi="Helvetica"/>
          <w:sz w:val="18"/>
          <w:szCs w:val="22"/>
        </w:rPr>
        <w:t xml:space="preserve"> throughout a controlled </w:t>
      </w:r>
      <w:r w:rsidR="00E31BE7">
        <w:rPr>
          <w:rFonts w:ascii="Helvetica" w:hAnsi="Helvetica"/>
          <w:sz w:val="18"/>
          <w:szCs w:val="22"/>
        </w:rPr>
        <w:t>experiment</w:t>
      </w:r>
      <w:r w:rsidR="008B69EC">
        <w:rPr>
          <w:rFonts w:ascii="Helvetica" w:hAnsi="Helvetica"/>
          <w:sz w:val="18"/>
          <w:szCs w:val="22"/>
        </w:rPr>
        <w:t xml:space="preserve">, </w:t>
      </w:r>
      <w:r w:rsidR="00194F81">
        <w:rPr>
          <w:rFonts w:ascii="Helvetica" w:hAnsi="Helvetica"/>
          <w:sz w:val="18"/>
          <w:szCs w:val="22"/>
        </w:rPr>
        <w:t>participants learn to look up and enter easy-to-a</w:t>
      </w:r>
      <w:r w:rsidR="0074454E">
        <w:rPr>
          <w:rFonts w:ascii="Helvetica" w:hAnsi="Helvetica"/>
          <w:sz w:val="18"/>
          <w:szCs w:val="22"/>
        </w:rPr>
        <w:t xml:space="preserve">ccess items first, before looking up other items. </w:t>
      </w:r>
      <w:r w:rsidR="00F115B3">
        <w:rPr>
          <w:rFonts w:ascii="Helvetica" w:hAnsi="Helvetica"/>
          <w:sz w:val="18"/>
          <w:szCs w:val="22"/>
        </w:rPr>
        <w:t>Might people therefore manage their interruptions</w:t>
      </w:r>
      <w:r w:rsidR="00CD48D1">
        <w:rPr>
          <w:rFonts w:ascii="Helvetica" w:hAnsi="Helvetica"/>
          <w:sz w:val="18"/>
          <w:szCs w:val="22"/>
        </w:rPr>
        <w:t xml:space="preserve"> differently</w:t>
      </w:r>
      <w:r w:rsidR="00A53BD7">
        <w:rPr>
          <w:rFonts w:ascii="Helvetica" w:hAnsi="Helvetica"/>
          <w:sz w:val="18"/>
          <w:szCs w:val="22"/>
        </w:rPr>
        <w:t>, if they are given feedback on how long it takes them to find information?</w:t>
      </w:r>
    </w:p>
    <w:p w14:paraId="40114CF4" w14:textId="77777777" w:rsidR="00E50489" w:rsidRDefault="00E50489" w:rsidP="00C11FA8">
      <w:pPr>
        <w:rPr>
          <w:rFonts w:ascii="Helvetica" w:hAnsi="Helvetica"/>
          <w:sz w:val="18"/>
          <w:szCs w:val="22"/>
        </w:rPr>
      </w:pPr>
    </w:p>
    <w:p w14:paraId="75DBA80E" w14:textId="0B4846A7" w:rsidR="007960F1" w:rsidRDefault="00127364" w:rsidP="00C11FA8">
      <w:pPr>
        <w:rPr>
          <w:rFonts w:ascii="Helvetica" w:hAnsi="Helvetica"/>
          <w:sz w:val="18"/>
          <w:szCs w:val="22"/>
        </w:rPr>
      </w:pPr>
      <w:r>
        <w:rPr>
          <w:rFonts w:ascii="Helvetica" w:hAnsi="Helvetica"/>
          <w:sz w:val="18"/>
          <w:szCs w:val="22"/>
        </w:rPr>
        <w:fldChar w:fldCharType="begin" w:fldLock="1"/>
      </w:r>
      <w:r w:rsidR="00612FBC">
        <w:rPr>
          <w:rFonts w:ascii="Helvetica" w:hAnsi="Helvetica"/>
          <w:sz w:val="18"/>
          <w:szCs w:val="22"/>
        </w:rPr>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id" : "ITEM-1", "issue" : "3", "issued" : { "date-parts" : [ [ "2016" ] ] }, "page" : "1-27", "title" : "Diminished Control in Crowdsourcing: An Investigation of Crowdworker Multitasking Behavior  ", "type" : "article-journal", "volume" : "23" }, "uris" : [ "http://www.mendeley.com/documents/?uuid=ca9f9432-c750-4dd2-9733-644b4507b50a" ] } ], "mendeley" : { "formattedCitation" : "(Gould, Cox, &amp; Brumby, 2016)", "manualFormatting" : "Gould, Cox, &amp; Brumby (2016)", "plainTextFormattedCitation" : "(Gould, Cox, &amp; Brumby, 2016)", "previouslyFormattedCitation" : "(Gould, Cox, &amp; Brumby, 2016)" }, "properties" : { "noteIndex" : 1 }, "schema" : "https://github.com/citation-style-language/schema/raw/master/csl-citation.json" }</w:instrText>
      </w:r>
      <w:r>
        <w:rPr>
          <w:rFonts w:ascii="Helvetica" w:hAnsi="Helvetica"/>
          <w:sz w:val="18"/>
          <w:szCs w:val="22"/>
        </w:rPr>
        <w:fldChar w:fldCharType="separate"/>
      </w:r>
      <w:r w:rsidR="005C4C47">
        <w:rPr>
          <w:rFonts w:ascii="Helvetica" w:hAnsi="Helvetica"/>
          <w:noProof/>
          <w:sz w:val="18"/>
          <w:szCs w:val="22"/>
        </w:rPr>
        <w:t>Gould, Cox, &amp; Brumby</w:t>
      </w:r>
      <w:r w:rsidRPr="00127364">
        <w:rPr>
          <w:rFonts w:ascii="Helvetica" w:hAnsi="Helvetica"/>
          <w:noProof/>
          <w:sz w:val="18"/>
          <w:szCs w:val="22"/>
        </w:rPr>
        <w:t xml:space="preserve"> </w:t>
      </w:r>
      <w:r w:rsidR="005C4C47">
        <w:rPr>
          <w:rFonts w:ascii="Helvetica" w:hAnsi="Helvetica"/>
          <w:noProof/>
          <w:sz w:val="18"/>
          <w:szCs w:val="22"/>
        </w:rPr>
        <w:t>(</w:t>
      </w:r>
      <w:r w:rsidRPr="00127364">
        <w:rPr>
          <w:rFonts w:ascii="Helvetica" w:hAnsi="Helvetica"/>
          <w:noProof/>
          <w:sz w:val="18"/>
          <w:szCs w:val="22"/>
        </w:rPr>
        <w:t>2016)</w:t>
      </w:r>
      <w:r>
        <w:rPr>
          <w:rFonts w:ascii="Helvetica" w:hAnsi="Helvetica"/>
          <w:sz w:val="18"/>
          <w:szCs w:val="22"/>
        </w:rPr>
        <w:fldChar w:fldCharType="end"/>
      </w:r>
      <w:r>
        <w:rPr>
          <w:rFonts w:ascii="Helvetica" w:hAnsi="Helvetica"/>
          <w:sz w:val="18"/>
          <w:szCs w:val="22"/>
        </w:rPr>
        <w:t xml:space="preserve"> </w:t>
      </w:r>
      <w:r w:rsidR="005A0E3D">
        <w:rPr>
          <w:rFonts w:ascii="Helvetica" w:hAnsi="Helvetica"/>
          <w:sz w:val="18"/>
          <w:szCs w:val="22"/>
        </w:rPr>
        <w:t xml:space="preserve">looked at </w:t>
      </w:r>
      <w:r w:rsidR="00715245">
        <w:rPr>
          <w:rFonts w:ascii="Helvetica" w:hAnsi="Helvetica"/>
          <w:sz w:val="18"/>
          <w:szCs w:val="22"/>
        </w:rPr>
        <w:t xml:space="preserve">people’s </w:t>
      </w:r>
      <w:r w:rsidR="0056126A">
        <w:rPr>
          <w:rFonts w:ascii="Helvetica" w:hAnsi="Helvetica"/>
          <w:sz w:val="18"/>
          <w:szCs w:val="22"/>
        </w:rPr>
        <w:t>switches to other, unrelated activities</w:t>
      </w:r>
      <w:r w:rsidR="00FF7677">
        <w:rPr>
          <w:rFonts w:ascii="Helvetica" w:hAnsi="Helvetica"/>
          <w:sz w:val="18"/>
          <w:szCs w:val="22"/>
        </w:rPr>
        <w:t xml:space="preserve"> during</w:t>
      </w:r>
      <w:r w:rsidR="005A0E3D">
        <w:rPr>
          <w:rFonts w:ascii="Helvetica" w:hAnsi="Helvetica"/>
          <w:sz w:val="18"/>
          <w:szCs w:val="22"/>
        </w:rPr>
        <w:t xml:space="preserve"> </w:t>
      </w:r>
      <w:r w:rsidR="006E7172">
        <w:rPr>
          <w:rFonts w:ascii="Helvetica" w:hAnsi="Helvetica"/>
          <w:sz w:val="18"/>
          <w:szCs w:val="22"/>
        </w:rPr>
        <w:t xml:space="preserve">an online routine data entry </w:t>
      </w:r>
      <w:r w:rsidR="0056126A">
        <w:rPr>
          <w:rFonts w:ascii="Helvetica" w:hAnsi="Helvetica"/>
          <w:sz w:val="18"/>
          <w:szCs w:val="22"/>
        </w:rPr>
        <w:t>task</w:t>
      </w:r>
      <w:r w:rsidR="006E7172">
        <w:rPr>
          <w:rFonts w:ascii="Helvetica" w:hAnsi="Helvetica"/>
          <w:sz w:val="18"/>
          <w:szCs w:val="22"/>
        </w:rPr>
        <w:t xml:space="preserve">. They </w:t>
      </w:r>
      <w:r w:rsidR="0087509B">
        <w:rPr>
          <w:rFonts w:ascii="Helvetica" w:hAnsi="Helvetica"/>
          <w:sz w:val="18"/>
          <w:szCs w:val="22"/>
        </w:rPr>
        <w:t>found that a cue that asked participants to remain focused on the task</w:t>
      </w:r>
      <w:r w:rsidR="007C1A0A">
        <w:rPr>
          <w:rFonts w:ascii="Helvetica" w:hAnsi="Helvetica"/>
          <w:sz w:val="18"/>
          <w:szCs w:val="22"/>
        </w:rPr>
        <w:t xml:space="preserve"> after they </w:t>
      </w:r>
      <w:r w:rsidR="006225CA">
        <w:rPr>
          <w:rFonts w:ascii="Helvetica" w:hAnsi="Helvetica"/>
          <w:sz w:val="18"/>
          <w:szCs w:val="22"/>
        </w:rPr>
        <w:t xml:space="preserve">had </w:t>
      </w:r>
      <w:r w:rsidR="0056126A">
        <w:rPr>
          <w:rFonts w:ascii="Helvetica" w:hAnsi="Helvetica"/>
          <w:sz w:val="18"/>
          <w:szCs w:val="22"/>
        </w:rPr>
        <w:t>switched</w:t>
      </w:r>
      <w:r w:rsidR="0087509B">
        <w:rPr>
          <w:rFonts w:ascii="Helvetica" w:hAnsi="Helvetica"/>
          <w:sz w:val="18"/>
          <w:szCs w:val="22"/>
        </w:rPr>
        <w:t xml:space="preserve"> reduced </w:t>
      </w:r>
      <w:r w:rsidR="0056126A">
        <w:rPr>
          <w:rFonts w:ascii="Helvetica" w:hAnsi="Helvetica"/>
          <w:sz w:val="18"/>
          <w:szCs w:val="22"/>
        </w:rPr>
        <w:t>self-</w:t>
      </w:r>
      <w:r w:rsidR="00D679B0">
        <w:rPr>
          <w:rFonts w:ascii="Helvetica" w:hAnsi="Helvetica"/>
          <w:sz w:val="18"/>
          <w:szCs w:val="22"/>
        </w:rPr>
        <w:t>interruptions</w:t>
      </w:r>
      <w:r w:rsidR="0087509B">
        <w:rPr>
          <w:rFonts w:ascii="Helvetica" w:hAnsi="Helvetica"/>
          <w:sz w:val="18"/>
          <w:szCs w:val="22"/>
        </w:rPr>
        <w:t xml:space="preserve">. </w:t>
      </w:r>
      <w:r w:rsidR="007960F1">
        <w:rPr>
          <w:rFonts w:ascii="Helvetica" w:hAnsi="Helvetica"/>
          <w:sz w:val="18"/>
          <w:szCs w:val="22"/>
        </w:rPr>
        <w:t xml:space="preserve">The two studies proposed </w:t>
      </w:r>
      <w:r w:rsidR="00215876">
        <w:rPr>
          <w:rFonts w:ascii="Helvetica" w:hAnsi="Helvetica"/>
          <w:sz w:val="18"/>
          <w:szCs w:val="22"/>
        </w:rPr>
        <w:t xml:space="preserve">in </w:t>
      </w:r>
      <w:r w:rsidR="00922965">
        <w:rPr>
          <w:rFonts w:ascii="Helvetica" w:hAnsi="Helvetica"/>
          <w:sz w:val="18"/>
          <w:szCs w:val="22"/>
        </w:rPr>
        <w:t>the current</w:t>
      </w:r>
      <w:r w:rsidR="00215876">
        <w:rPr>
          <w:rFonts w:ascii="Helvetica" w:hAnsi="Helvetica"/>
          <w:sz w:val="18"/>
          <w:szCs w:val="22"/>
        </w:rPr>
        <w:t xml:space="preserve"> chapter </w:t>
      </w:r>
      <w:r w:rsidR="007960F1">
        <w:rPr>
          <w:rFonts w:ascii="Helvetica" w:hAnsi="Helvetica"/>
          <w:sz w:val="18"/>
          <w:szCs w:val="22"/>
        </w:rPr>
        <w:t xml:space="preserve">aim to see if a cue </w:t>
      </w:r>
      <w:r w:rsidR="005C6CF9">
        <w:rPr>
          <w:rFonts w:ascii="Helvetica" w:hAnsi="Helvetica"/>
          <w:sz w:val="18"/>
          <w:szCs w:val="22"/>
        </w:rPr>
        <w:t xml:space="preserve">after </w:t>
      </w:r>
      <w:r w:rsidR="00B92E5E">
        <w:rPr>
          <w:rFonts w:ascii="Helvetica" w:hAnsi="Helvetica"/>
          <w:sz w:val="18"/>
          <w:szCs w:val="22"/>
        </w:rPr>
        <w:t>they</w:t>
      </w:r>
      <w:r w:rsidR="005C727D">
        <w:rPr>
          <w:rFonts w:ascii="Helvetica" w:hAnsi="Helvetica"/>
          <w:sz w:val="18"/>
          <w:szCs w:val="22"/>
        </w:rPr>
        <w:t xml:space="preserve"> have</w:t>
      </w:r>
      <w:r w:rsidR="00B92E5E">
        <w:rPr>
          <w:rFonts w:ascii="Helvetica" w:hAnsi="Helvetica"/>
          <w:sz w:val="18"/>
          <w:szCs w:val="22"/>
        </w:rPr>
        <w:t xml:space="preserve"> switched</w:t>
      </w:r>
      <w:r w:rsidR="005C6CF9">
        <w:rPr>
          <w:rFonts w:ascii="Helvetica" w:hAnsi="Helvetica"/>
          <w:sz w:val="18"/>
          <w:szCs w:val="22"/>
        </w:rPr>
        <w:t>, which indicates the duration of the interruption,</w:t>
      </w:r>
      <w:r w:rsidR="007960F1">
        <w:rPr>
          <w:rFonts w:ascii="Helvetica" w:hAnsi="Helvetica"/>
          <w:sz w:val="18"/>
          <w:szCs w:val="22"/>
        </w:rPr>
        <w:t xml:space="preserve"> has any effect on</w:t>
      </w:r>
      <w:r w:rsidR="00B10DA9">
        <w:rPr>
          <w:rFonts w:ascii="Helvetica" w:hAnsi="Helvetica"/>
          <w:sz w:val="18"/>
          <w:szCs w:val="22"/>
        </w:rPr>
        <w:t xml:space="preserve"> </w:t>
      </w:r>
      <w:r w:rsidR="003D51BB">
        <w:rPr>
          <w:rFonts w:ascii="Helvetica" w:hAnsi="Helvetica"/>
          <w:sz w:val="18"/>
          <w:szCs w:val="22"/>
        </w:rPr>
        <w:t xml:space="preserve">the timing and duration of </w:t>
      </w:r>
      <w:r w:rsidR="007960F1">
        <w:rPr>
          <w:rFonts w:ascii="Helvetica" w:hAnsi="Helvetica"/>
          <w:sz w:val="18"/>
          <w:szCs w:val="22"/>
        </w:rPr>
        <w:t xml:space="preserve">people’s </w:t>
      </w:r>
      <w:r w:rsidR="001D046E">
        <w:rPr>
          <w:rFonts w:ascii="Helvetica" w:hAnsi="Helvetica"/>
          <w:sz w:val="18"/>
          <w:szCs w:val="22"/>
        </w:rPr>
        <w:t xml:space="preserve">subsequent </w:t>
      </w:r>
      <w:r w:rsidR="00641B9E">
        <w:rPr>
          <w:rFonts w:ascii="Helvetica" w:hAnsi="Helvetica"/>
          <w:sz w:val="18"/>
          <w:szCs w:val="22"/>
        </w:rPr>
        <w:t>switches to a related activity:</w:t>
      </w:r>
      <w:r w:rsidR="00A24CFA">
        <w:rPr>
          <w:rFonts w:ascii="Helvetica" w:hAnsi="Helvetica"/>
          <w:sz w:val="18"/>
          <w:szCs w:val="22"/>
        </w:rPr>
        <w:t xml:space="preserve"> look up information</w:t>
      </w:r>
      <w:r w:rsidR="00872941">
        <w:rPr>
          <w:rFonts w:ascii="Helvetica" w:hAnsi="Helvetica"/>
          <w:sz w:val="18"/>
          <w:szCs w:val="22"/>
        </w:rPr>
        <w:t xml:space="preserve"> </w:t>
      </w:r>
      <w:r w:rsidR="00246197">
        <w:rPr>
          <w:rFonts w:ascii="Helvetica" w:hAnsi="Helvetica"/>
          <w:sz w:val="18"/>
          <w:szCs w:val="22"/>
        </w:rPr>
        <w:t>for a data entry</w:t>
      </w:r>
      <w:r w:rsidR="00872941">
        <w:rPr>
          <w:rFonts w:ascii="Helvetica" w:hAnsi="Helvetica"/>
          <w:sz w:val="18"/>
          <w:szCs w:val="22"/>
        </w:rPr>
        <w:t xml:space="preserve"> task</w:t>
      </w:r>
      <w:r w:rsidR="007960F1">
        <w:rPr>
          <w:rFonts w:ascii="Helvetica" w:hAnsi="Helvetica"/>
          <w:sz w:val="18"/>
          <w:szCs w:val="22"/>
        </w:rPr>
        <w:t>.</w:t>
      </w:r>
      <w:r w:rsidR="003D51BB">
        <w:rPr>
          <w:rFonts w:ascii="Helvetica" w:hAnsi="Helvetica"/>
          <w:sz w:val="18"/>
          <w:szCs w:val="22"/>
        </w:rPr>
        <w:t xml:space="preserve"> </w:t>
      </w:r>
      <w:r w:rsidR="00673FD1">
        <w:rPr>
          <w:rFonts w:ascii="Helvetica" w:hAnsi="Helvetica"/>
          <w:sz w:val="18"/>
          <w:szCs w:val="22"/>
        </w:rPr>
        <w:t>Specifically</w:t>
      </w:r>
      <w:r w:rsidR="003D51BB">
        <w:rPr>
          <w:rFonts w:ascii="Helvetica" w:hAnsi="Helvetica"/>
          <w:sz w:val="18"/>
          <w:szCs w:val="22"/>
        </w:rPr>
        <w:t>, if people learn the length</w:t>
      </w:r>
      <w:r w:rsidR="007E6A7C">
        <w:rPr>
          <w:rFonts w:ascii="Helvetica" w:hAnsi="Helvetica"/>
          <w:sz w:val="18"/>
          <w:szCs w:val="22"/>
        </w:rPr>
        <w:t xml:space="preserve"> of their switches</w:t>
      </w:r>
      <w:r w:rsidR="003D51BB">
        <w:rPr>
          <w:rFonts w:ascii="Helvetica" w:hAnsi="Helvetica"/>
          <w:sz w:val="18"/>
          <w:szCs w:val="22"/>
        </w:rPr>
        <w:t>, will they</w:t>
      </w:r>
      <w:r w:rsidR="0037332C">
        <w:rPr>
          <w:rFonts w:ascii="Helvetica" w:hAnsi="Helvetica"/>
          <w:sz w:val="18"/>
          <w:szCs w:val="22"/>
        </w:rPr>
        <w:t xml:space="preserve"> try to</w:t>
      </w:r>
      <w:r w:rsidR="000E5CB6">
        <w:rPr>
          <w:rFonts w:ascii="Helvetica" w:hAnsi="Helvetica"/>
          <w:sz w:val="18"/>
          <w:szCs w:val="22"/>
        </w:rPr>
        <w:t xml:space="preserve"> reduce the length of future </w:t>
      </w:r>
      <w:r w:rsidR="003D51BB">
        <w:rPr>
          <w:rFonts w:ascii="Helvetica" w:hAnsi="Helvetica"/>
          <w:sz w:val="18"/>
          <w:szCs w:val="22"/>
        </w:rPr>
        <w:t xml:space="preserve">interruptions, and postpone </w:t>
      </w:r>
      <w:r w:rsidR="00082D27">
        <w:rPr>
          <w:rFonts w:ascii="Helvetica" w:hAnsi="Helvetica"/>
          <w:sz w:val="18"/>
          <w:szCs w:val="22"/>
        </w:rPr>
        <w:t>ones that take longer to resume later</w:t>
      </w:r>
      <w:r w:rsidR="00A86740">
        <w:rPr>
          <w:rFonts w:ascii="Helvetica" w:hAnsi="Helvetica"/>
          <w:sz w:val="18"/>
          <w:szCs w:val="22"/>
        </w:rPr>
        <w:t xml:space="preserve"> in the task? </w:t>
      </w:r>
      <w:r w:rsidR="007960F1">
        <w:rPr>
          <w:rFonts w:ascii="Helvetica" w:hAnsi="Helvetica"/>
          <w:sz w:val="18"/>
          <w:szCs w:val="22"/>
        </w:rPr>
        <w:t xml:space="preserve">The first study </w:t>
      </w:r>
      <w:r w:rsidR="0047014F">
        <w:rPr>
          <w:rFonts w:ascii="Helvetica" w:hAnsi="Helvetica"/>
          <w:sz w:val="18"/>
          <w:szCs w:val="22"/>
        </w:rPr>
        <w:t xml:space="preserve">uses an experimental data entry task to measure if </w:t>
      </w:r>
      <w:r w:rsidR="000A553F">
        <w:rPr>
          <w:rFonts w:ascii="Helvetica" w:hAnsi="Helvetica"/>
          <w:sz w:val="18"/>
          <w:szCs w:val="22"/>
        </w:rPr>
        <w:t xml:space="preserve">the cue </w:t>
      </w:r>
      <w:proofErr w:type="gramStart"/>
      <w:r w:rsidR="000A553F">
        <w:rPr>
          <w:rFonts w:ascii="Helvetica" w:hAnsi="Helvetica"/>
          <w:sz w:val="18"/>
          <w:szCs w:val="22"/>
        </w:rPr>
        <w:t>has an effect on</w:t>
      </w:r>
      <w:proofErr w:type="gramEnd"/>
      <w:r w:rsidR="000A553F">
        <w:rPr>
          <w:rFonts w:ascii="Helvetica" w:hAnsi="Helvetica"/>
          <w:sz w:val="18"/>
          <w:szCs w:val="22"/>
        </w:rPr>
        <w:t xml:space="preserve"> </w:t>
      </w:r>
      <w:r w:rsidR="00A76738">
        <w:rPr>
          <w:rFonts w:ascii="Helvetica" w:hAnsi="Helvetica"/>
          <w:sz w:val="18"/>
          <w:szCs w:val="22"/>
        </w:rPr>
        <w:t xml:space="preserve">number, duration and </w:t>
      </w:r>
      <w:r w:rsidR="0083485F">
        <w:rPr>
          <w:rFonts w:ascii="Helvetica" w:hAnsi="Helvetica"/>
          <w:sz w:val="18"/>
          <w:szCs w:val="22"/>
        </w:rPr>
        <w:t>timing of switches</w:t>
      </w:r>
      <w:r w:rsidR="000A553F">
        <w:rPr>
          <w:rFonts w:ascii="Helvetica" w:hAnsi="Helvetica"/>
          <w:sz w:val="18"/>
          <w:szCs w:val="22"/>
        </w:rPr>
        <w:t>.</w:t>
      </w:r>
      <w:r w:rsidR="002918E6">
        <w:rPr>
          <w:rFonts w:ascii="Helvetica" w:hAnsi="Helvetica"/>
          <w:sz w:val="18"/>
          <w:szCs w:val="22"/>
        </w:rPr>
        <w:t xml:space="preserve"> </w:t>
      </w:r>
      <w:ins w:id="20" w:author="Borghouts, Judith" w:date="2017-11-08T20:04:00Z">
        <w:r w:rsidR="00B33C39">
          <w:rPr>
            <w:rFonts w:ascii="Helvetica" w:hAnsi="Helvetica"/>
            <w:sz w:val="18"/>
            <w:szCs w:val="22"/>
          </w:rPr>
          <w:t xml:space="preserve">It also aims to see if feedback on interruption duration makes people more accurate in estimating the time of </w:t>
        </w:r>
      </w:ins>
      <w:ins w:id="21" w:author="Borghouts, Judith" w:date="2017-11-08T20:05:00Z">
        <w:r w:rsidR="007B0DC9">
          <w:rPr>
            <w:rFonts w:ascii="Helvetica" w:hAnsi="Helvetica"/>
            <w:sz w:val="18"/>
            <w:szCs w:val="22"/>
          </w:rPr>
          <w:t>subsequent</w:t>
        </w:r>
      </w:ins>
      <w:ins w:id="22" w:author="Borghouts, Judith" w:date="2017-11-08T20:04:00Z">
        <w:r w:rsidR="00B33C39">
          <w:rPr>
            <w:rFonts w:ascii="Helvetica" w:hAnsi="Helvetica"/>
            <w:sz w:val="18"/>
            <w:szCs w:val="22"/>
          </w:rPr>
          <w:t xml:space="preserve"> interruptions. </w:t>
        </w:r>
      </w:ins>
      <w:r w:rsidR="007960F1">
        <w:rPr>
          <w:rFonts w:ascii="Helvetica" w:hAnsi="Helvetica"/>
          <w:sz w:val="18"/>
          <w:szCs w:val="22"/>
        </w:rPr>
        <w:t xml:space="preserve">The second study </w:t>
      </w:r>
      <w:r w:rsidR="00A93413">
        <w:rPr>
          <w:rFonts w:ascii="Helvetica" w:hAnsi="Helvetica"/>
          <w:sz w:val="18"/>
          <w:szCs w:val="22"/>
        </w:rPr>
        <w:t xml:space="preserve">replicates </w:t>
      </w:r>
      <w:r w:rsidR="008937F8">
        <w:rPr>
          <w:rFonts w:ascii="Helvetica" w:hAnsi="Helvetica"/>
          <w:sz w:val="18"/>
          <w:szCs w:val="22"/>
        </w:rPr>
        <w:t>this study with</w:t>
      </w:r>
      <w:r w:rsidR="00A93413">
        <w:rPr>
          <w:rFonts w:ascii="Helvetica" w:hAnsi="Helvetica"/>
          <w:sz w:val="18"/>
          <w:szCs w:val="22"/>
        </w:rPr>
        <w:t xml:space="preserve"> </w:t>
      </w:r>
      <w:r w:rsidR="008937F8">
        <w:rPr>
          <w:rFonts w:ascii="Helvetica" w:hAnsi="Helvetica"/>
          <w:sz w:val="18"/>
          <w:szCs w:val="22"/>
        </w:rPr>
        <w:t>data workers doing expenses work</w:t>
      </w:r>
      <w:r w:rsidR="00156F27">
        <w:rPr>
          <w:rFonts w:ascii="Helvetica" w:hAnsi="Helvetica"/>
          <w:sz w:val="18"/>
          <w:szCs w:val="22"/>
        </w:rPr>
        <w:t>, to</w:t>
      </w:r>
      <w:r w:rsidR="00EC027E">
        <w:rPr>
          <w:rFonts w:ascii="Helvetica" w:hAnsi="Helvetica"/>
          <w:sz w:val="18"/>
          <w:szCs w:val="22"/>
        </w:rPr>
        <w:t xml:space="preserve"> </w:t>
      </w:r>
      <w:r w:rsidR="00F206A9">
        <w:rPr>
          <w:rFonts w:ascii="Helvetica" w:hAnsi="Helvetica"/>
          <w:sz w:val="18"/>
          <w:szCs w:val="22"/>
        </w:rPr>
        <w:t>evaluate</w:t>
      </w:r>
      <w:r w:rsidR="00EC027E">
        <w:rPr>
          <w:rFonts w:ascii="Helvetica" w:hAnsi="Helvetica"/>
          <w:sz w:val="18"/>
          <w:szCs w:val="22"/>
        </w:rPr>
        <w:t xml:space="preserve"> if </w:t>
      </w:r>
      <w:r w:rsidR="0043263B">
        <w:rPr>
          <w:rFonts w:ascii="Helvetica" w:hAnsi="Helvetica"/>
          <w:sz w:val="18"/>
          <w:szCs w:val="22"/>
        </w:rPr>
        <w:t>the</w:t>
      </w:r>
      <w:r w:rsidR="00EC027E">
        <w:rPr>
          <w:rFonts w:ascii="Helvetica" w:hAnsi="Helvetica"/>
          <w:sz w:val="18"/>
          <w:szCs w:val="22"/>
        </w:rPr>
        <w:t xml:space="preserve"> </w:t>
      </w:r>
      <w:r w:rsidR="0003551C">
        <w:rPr>
          <w:rFonts w:ascii="Helvetica" w:hAnsi="Helvetica"/>
          <w:sz w:val="18"/>
          <w:szCs w:val="22"/>
        </w:rPr>
        <w:t>cue</w:t>
      </w:r>
      <w:r w:rsidR="00DF0847">
        <w:rPr>
          <w:rFonts w:ascii="Helvetica" w:hAnsi="Helvetica"/>
          <w:sz w:val="18"/>
          <w:szCs w:val="22"/>
        </w:rPr>
        <w:t xml:space="preserve"> </w:t>
      </w:r>
      <w:r w:rsidR="004F552E">
        <w:rPr>
          <w:rFonts w:ascii="Helvetica" w:hAnsi="Helvetica"/>
          <w:sz w:val="18"/>
          <w:szCs w:val="22"/>
        </w:rPr>
        <w:t>is suitable</w:t>
      </w:r>
      <w:r w:rsidR="00DF0847">
        <w:rPr>
          <w:rFonts w:ascii="Helvetica" w:hAnsi="Helvetica"/>
          <w:sz w:val="18"/>
          <w:szCs w:val="22"/>
        </w:rPr>
        <w:t xml:space="preserve"> </w:t>
      </w:r>
      <w:r w:rsidR="00D21186">
        <w:rPr>
          <w:rFonts w:ascii="Helvetica" w:hAnsi="Helvetica"/>
          <w:sz w:val="18"/>
          <w:szCs w:val="22"/>
        </w:rPr>
        <w:t>for an applied task</w:t>
      </w:r>
      <w:r w:rsidR="00DF0847">
        <w:rPr>
          <w:rFonts w:ascii="Helvetica" w:hAnsi="Helvetica"/>
          <w:sz w:val="18"/>
          <w:szCs w:val="22"/>
        </w:rPr>
        <w:t xml:space="preserve">, and </w:t>
      </w:r>
      <w:r w:rsidR="000040F5">
        <w:rPr>
          <w:rFonts w:ascii="Helvetica" w:hAnsi="Helvetica"/>
          <w:sz w:val="18"/>
          <w:szCs w:val="22"/>
        </w:rPr>
        <w:t xml:space="preserve">to see </w:t>
      </w:r>
      <w:r w:rsidR="00DF0847">
        <w:rPr>
          <w:rFonts w:ascii="Helvetica" w:hAnsi="Helvetica"/>
          <w:sz w:val="18"/>
          <w:szCs w:val="22"/>
        </w:rPr>
        <w:t xml:space="preserve">whether </w:t>
      </w:r>
      <w:r w:rsidR="00A74F34">
        <w:rPr>
          <w:rFonts w:ascii="Helvetica" w:hAnsi="Helvetica"/>
          <w:sz w:val="18"/>
          <w:szCs w:val="22"/>
        </w:rPr>
        <w:t xml:space="preserve">the cue </w:t>
      </w:r>
      <w:r w:rsidR="00BB1C3A">
        <w:rPr>
          <w:rFonts w:ascii="Helvetica" w:hAnsi="Helvetica"/>
          <w:sz w:val="18"/>
          <w:szCs w:val="22"/>
        </w:rPr>
        <w:t xml:space="preserve">also </w:t>
      </w:r>
      <w:proofErr w:type="gramStart"/>
      <w:r w:rsidR="00A74F34">
        <w:rPr>
          <w:rFonts w:ascii="Helvetica" w:hAnsi="Helvetica"/>
          <w:sz w:val="18"/>
          <w:szCs w:val="22"/>
        </w:rPr>
        <w:t>h</w:t>
      </w:r>
      <w:r w:rsidR="00975C94">
        <w:rPr>
          <w:rFonts w:ascii="Helvetica" w:hAnsi="Helvetica"/>
          <w:sz w:val="18"/>
          <w:szCs w:val="22"/>
        </w:rPr>
        <w:t>as an effect on</w:t>
      </w:r>
      <w:proofErr w:type="gramEnd"/>
      <w:r w:rsidR="00975C94">
        <w:rPr>
          <w:rFonts w:ascii="Helvetica" w:hAnsi="Helvetica"/>
          <w:sz w:val="18"/>
          <w:szCs w:val="22"/>
        </w:rPr>
        <w:t xml:space="preserve"> switches </w:t>
      </w:r>
      <w:r w:rsidR="00BB1C3A">
        <w:rPr>
          <w:rFonts w:ascii="Helvetica" w:hAnsi="Helvetica"/>
          <w:sz w:val="18"/>
          <w:szCs w:val="22"/>
        </w:rPr>
        <w:t>to</w:t>
      </w:r>
      <w:r w:rsidR="00A579DD">
        <w:rPr>
          <w:rFonts w:ascii="Helvetica" w:hAnsi="Helvetica"/>
          <w:sz w:val="18"/>
          <w:szCs w:val="22"/>
        </w:rPr>
        <w:t xml:space="preserve"> </w:t>
      </w:r>
      <w:r w:rsidR="008D5DF8">
        <w:rPr>
          <w:rFonts w:ascii="Helvetica" w:hAnsi="Helvetica"/>
          <w:sz w:val="18"/>
          <w:szCs w:val="22"/>
        </w:rPr>
        <w:t xml:space="preserve">other, unrelated activities. </w:t>
      </w:r>
    </w:p>
    <w:p w14:paraId="516A0032" w14:textId="77777777" w:rsidR="00B7593A" w:rsidRDefault="00B7593A" w:rsidP="00C11FA8">
      <w:pPr>
        <w:rPr>
          <w:rFonts w:ascii="Helvetica" w:hAnsi="Helvetica"/>
          <w:sz w:val="18"/>
          <w:szCs w:val="22"/>
        </w:rPr>
      </w:pPr>
    </w:p>
    <w:p w14:paraId="7A99D759" w14:textId="7AE7580E" w:rsidR="005B3712" w:rsidRDefault="00506589" w:rsidP="00C11FA8">
      <w:pPr>
        <w:rPr>
          <w:rFonts w:ascii="Helvetica" w:hAnsi="Helvetica"/>
          <w:b/>
          <w:sz w:val="18"/>
          <w:szCs w:val="22"/>
        </w:rPr>
      </w:pPr>
      <w:r w:rsidRPr="00944010">
        <w:rPr>
          <w:rFonts w:ascii="Helvetica" w:hAnsi="Helvetica"/>
          <w:b/>
          <w:sz w:val="18"/>
          <w:szCs w:val="22"/>
        </w:rPr>
        <w:t>Study 1</w:t>
      </w:r>
      <w:r w:rsidR="008D25B0" w:rsidRPr="00944010">
        <w:rPr>
          <w:rFonts w:ascii="Helvetica" w:hAnsi="Helvetica"/>
          <w:b/>
          <w:sz w:val="18"/>
          <w:szCs w:val="22"/>
        </w:rPr>
        <w:t xml:space="preserve"> – (lab/online</w:t>
      </w:r>
      <w:r w:rsidR="00972ED4">
        <w:rPr>
          <w:rFonts w:ascii="Helvetica" w:hAnsi="Helvetica"/>
          <w:b/>
          <w:sz w:val="18"/>
          <w:szCs w:val="22"/>
        </w:rPr>
        <w:t>?</w:t>
      </w:r>
      <w:r w:rsidR="008D25B0" w:rsidRPr="00944010">
        <w:rPr>
          <w:rFonts w:ascii="Helvetica" w:hAnsi="Helvetica"/>
          <w:b/>
          <w:sz w:val="18"/>
          <w:szCs w:val="22"/>
        </w:rPr>
        <w:t>) experiment</w:t>
      </w:r>
    </w:p>
    <w:p w14:paraId="1CC8E1C5" w14:textId="58C364F2" w:rsidR="00E95535" w:rsidRPr="00814CD3" w:rsidRDefault="003F078A" w:rsidP="00C46BF7">
      <w:pPr>
        <w:pStyle w:val="p1"/>
        <w:rPr>
          <w:color w:val="auto"/>
        </w:rPr>
      </w:pPr>
      <w:r w:rsidRPr="00814CD3">
        <w:rPr>
          <w:rFonts w:ascii="Helvetica" w:hAnsi="Helvetica"/>
          <w:color w:val="auto"/>
          <w:szCs w:val="22"/>
        </w:rPr>
        <w:t xml:space="preserve">In the first study, </w:t>
      </w:r>
      <w:r w:rsidR="00F37DFF" w:rsidRPr="00814CD3">
        <w:rPr>
          <w:rFonts w:ascii="Helvetica" w:hAnsi="Helvetica"/>
          <w:color w:val="auto"/>
          <w:szCs w:val="22"/>
        </w:rPr>
        <w:t>a</w:t>
      </w:r>
      <w:r w:rsidR="00287673" w:rsidRPr="00814CD3">
        <w:rPr>
          <w:rFonts w:ascii="Helvetica" w:hAnsi="Helvetica"/>
          <w:color w:val="auto"/>
          <w:szCs w:val="22"/>
        </w:rPr>
        <w:t>n experimental</w:t>
      </w:r>
      <w:r w:rsidR="00F37DFF" w:rsidRPr="00814CD3">
        <w:rPr>
          <w:rFonts w:ascii="Helvetica" w:hAnsi="Helvetica"/>
          <w:color w:val="auto"/>
          <w:szCs w:val="22"/>
        </w:rPr>
        <w:t xml:space="preserve"> data entry task</w:t>
      </w:r>
      <w:r w:rsidR="00BE45F0" w:rsidRPr="00814CD3">
        <w:rPr>
          <w:rFonts w:ascii="Helvetica" w:hAnsi="Helvetica"/>
          <w:color w:val="auto"/>
          <w:szCs w:val="22"/>
        </w:rPr>
        <w:t xml:space="preserve"> will be used</w:t>
      </w:r>
      <w:r w:rsidR="00F37DFF" w:rsidRPr="00814CD3">
        <w:rPr>
          <w:rFonts w:ascii="Helvetica" w:hAnsi="Helvetica"/>
          <w:color w:val="auto"/>
          <w:szCs w:val="22"/>
        </w:rPr>
        <w:t xml:space="preserve">. </w:t>
      </w:r>
      <w:r w:rsidR="005E7349" w:rsidRPr="00814CD3">
        <w:rPr>
          <w:color w:val="auto"/>
        </w:rPr>
        <w:t xml:space="preserve">The data entry task is </w:t>
      </w:r>
      <w:proofErr w:type="gramStart"/>
      <w:r w:rsidR="005E7349" w:rsidRPr="00814CD3">
        <w:rPr>
          <w:color w:val="auto"/>
        </w:rPr>
        <w:t>similar to</w:t>
      </w:r>
      <w:proofErr w:type="gramEnd"/>
      <w:r w:rsidR="005E7349" w:rsidRPr="00814CD3">
        <w:rPr>
          <w:color w:val="auto"/>
        </w:rPr>
        <w:t xml:space="preserve"> the task used in </w:t>
      </w:r>
      <w:r w:rsidR="005D4176">
        <w:rPr>
          <w:color w:val="auto"/>
        </w:rPr>
        <w:t>Study 4 and 5</w:t>
      </w:r>
      <w:r w:rsidR="005E7349" w:rsidRPr="00814CD3">
        <w:rPr>
          <w:color w:val="auto"/>
        </w:rPr>
        <w:t xml:space="preserve"> and is conducted in a web browser</w:t>
      </w:r>
      <w:r w:rsidR="00515C03" w:rsidRPr="00814CD3">
        <w:rPr>
          <w:color w:val="auto"/>
        </w:rPr>
        <w:t xml:space="preserve"> (see Figure 1)</w:t>
      </w:r>
      <w:r w:rsidR="005E7349" w:rsidRPr="00814CD3">
        <w:rPr>
          <w:color w:val="auto"/>
        </w:rPr>
        <w:t xml:space="preserve">. One browser tab shows a </w:t>
      </w:r>
      <w:del w:id="23" w:author="Borghouts, Judith" w:date="2017-11-09T17:42:00Z">
        <w:r w:rsidR="005E7349" w:rsidRPr="00814CD3" w:rsidDel="00197734">
          <w:rPr>
            <w:color w:val="auto"/>
          </w:rPr>
          <w:delText>data entry form</w:delText>
        </w:r>
      </w:del>
      <w:ins w:id="24" w:author="Borghouts, Judith" w:date="2017-11-09T17:42:00Z">
        <w:r w:rsidR="00197734">
          <w:rPr>
            <w:color w:val="auto"/>
          </w:rPr>
          <w:t>spreadsheet</w:t>
        </w:r>
      </w:ins>
      <w:r w:rsidR="005E7349" w:rsidRPr="00814CD3">
        <w:rPr>
          <w:color w:val="auto"/>
        </w:rPr>
        <w:t xml:space="preserve"> in which the participant </w:t>
      </w:r>
      <w:proofErr w:type="gramStart"/>
      <w:r w:rsidR="005E7349" w:rsidRPr="00814CD3">
        <w:rPr>
          <w:color w:val="auto"/>
        </w:rPr>
        <w:t>has to</w:t>
      </w:r>
      <w:proofErr w:type="gramEnd"/>
      <w:r w:rsidR="005E7349" w:rsidRPr="00814CD3">
        <w:rPr>
          <w:color w:val="auto"/>
        </w:rPr>
        <w:t xml:space="preserve"> enter data items r</w:t>
      </w:r>
      <w:r w:rsidR="00947314">
        <w:rPr>
          <w:color w:val="auto"/>
        </w:rPr>
        <w:t xml:space="preserve">elated to </w:t>
      </w:r>
      <w:r w:rsidR="00515C03" w:rsidRPr="00814CD3">
        <w:rPr>
          <w:color w:val="auto"/>
        </w:rPr>
        <w:t>particular expense</w:t>
      </w:r>
      <w:r w:rsidR="00947314">
        <w:rPr>
          <w:color w:val="auto"/>
        </w:rPr>
        <w:t>s</w:t>
      </w:r>
      <w:r w:rsidR="00515C03" w:rsidRPr="00814CD3">
        <w:rPr>
          <w:color w:val="auto"/>
        </w:rPr>
        <w:t xml:space="preserve">. </w:t>
      </w:r>
      <w:ins w:id="25" w:author="Borghouts, Judith" w:date="2017-11-09T17:41:00Z">
        <w:r w:rsidR="003A4BB7">
          <w:rPr>
            <w:color w:val="auto"/>
          </w:rPr>
          <w:t>However, instead</w:t>
        </w:r>
      </w:ins>
      <w:ins w:id="26" w:author="Borghouts, Judith" w:date="2017-11-09T17:39:00Z">
        <w:r w:rsidR="002A3832">
          <w:rPr>
            <w:color w:val="auto"/>
          </w:rPr>
          <w:t xml:space="preserve"> of presenting the participant with one or two tasks, the participant is presented with all 50 tasks</w:t>
        </w:r>
      </w:ins>
      <w:ins w:id="27" w:author="Borghouts, Judith" w:date="2017-11-09T17:41:00Z">
        <w:r w:rsidR="00312033">
          <w:rPr>
            <w:color w:val="auto"/>
          </w:rPr>
          <w:t xml:space="preserve"> at once, and is free to schedule </w:t>
        </w:r>
        <w:r w:rsidR="0003414D">
          <w:rPr>
            <w:color w:val="auto"/>
          </w:rPr>
          <w:t>these tasks within the experiment</w:t>
        </w:r>
      </w:ins>
      <w:ins w:id="28" w:author="Borghouts, Judith" w:date="2017-11-11T14:18:00Z">
        <w:r w:rsidR="002B4C1D">
          <w:rPr>
            <w:color w:val="auto"/>
          </w:rPr>
          <w:t xml:space="preserve"> however they wish</w:t>
        </w:r>
      </w:ins>
      <w:ins w:id="29" w:author="Borghouts, Judith" w:date="2017-11-09T17:41:00Z">
        <w:r w:rsidR="0003414D">
          <w:rPr>
            <w:color w:val="auto"/>
          </w:rPr>
          <w:t>.</w:t>
        </w:r>
      </w:ins>
      <w:ins w:id="30" w:author="Borghouts, Judith" w:date="2017-11-09T17:39:00Z">
        <w:r w:rsidR="002A3832">
          <w:rPr>
            <w:color w:val="auto"/>
          </w:rPr>
          <w:t xml:space="preserve"> This change in the task paradigm was made to make it </w:t>
        </w:r>
      </w:ins>
      <w:ins w:id="31" w:author="Borghouts, Judith" w:date="2017-11-09T17:40:00Z">
        <w:r w:rsidR="00252A58">
          <w:rPr>
            <w:color w:val="auto"/>
          </w:rPr>
          <w:t xml:space="preserve">more likely </w:t>
        </w:r>
      </w:ins>
      <w:ins w:id="32" w:author="Borghouts, Judith" w:date="2017-11-09T17:39:00Z">
        <w:r w:rsidR="002A3832">
          <w:rPr>
            <w:color w:val="auto"/>
          </w:rPr>
          <w:t xml:space="preserve">to measure any changes in </w:t>
        </w:r>
      </w:ins>
      <w:ins w:id="33" w:author="Borghouts, Judith" w:date="2017-11-09T17:42:00Z">
        <w:r w:rsidR="00A63123">
          <w:rPr>
            <w:color w:val="auto"/>
          </w:rPr>
          <w:t>how peo</w:t>
        </w:r>
      </w:ins>
      <w:ins w:id="34" w:author="Borghouts, Judith" w:date="2017-11-09T17:39:00Z">
        <w:r w:rsidR="002A3832">
          <w:rPr>
            <w:color w:val="auto"/>
          </w:rPr>
          <w:t xml:space="preserve">ple schedule </w:t>
        </w:r>
      </w:ins>
      <w:ins w:id="35" w:author="Borghouts, Judith" w:date="2017-11-09T17:42:00Z">
        <w:r w:rsidR="00A63123">
          <w:rPr>
            <w:color w:val="auto"/>
          </w:rPr>
          <w:t>tasks and interruptions</w:t>
        </w:r>
      </w:ins>
      <w:ins w:id="36" w:author="Borghouts, Judith" w:date="2017-11-09T17:40:00Z">
        <w:r w:rsidR="008D0C44">
          <w:rPr>
            <w:color w:val="auto"/>
          </w:rPr>
          <w:t>. It also</w:t>
        </w:r>
        <w:r w:rsidR="00E1794C">
          <w:rPr>
            <w:color w:val="auto"/>
          </w:rPr>
          <w:t xml:space="preserve"> </w:t>
        </w:r>
        <w:r w:rsidR="005D4D3C">
          <w:rPr>
            <w:color w:val="auto"/>
          </w:rPr>
          <w:t xml:space="preserve">resembles </w:t>
        </w:r>
      </w:ins>
      <w:ins w:id="37" w:author="Borghouts, Judith" w:date="2017-11-09T17:41:00Z">
        <w:r w:rsidR="00943686">
          <w:rPr>
            <w:color w:val="auto"/>
          </w:rPr>
          <w:t xml:space="preserve">the </w:t>
        </w:r>
        <w:r w:rsidR="00943686">
          <w:rPr>
            <w:color w:val="auto"/>
          </w:rPr>
          <w:lastRenderedPageBreak/>
          <w:t xml:space="preserve">situation </w:t>
        </w:r>
      </w:ins>
      <w:ins w:id="38" w:author="Borghouts, Judith" w:date="2017-11-11T14:18:00Z">
        <w:r w:rsidR="006C2FE4">
          <w:rPr>
            <w:color w:val="auto"/>
          </w:rPr>
          <w:t xml:space="preserve">from Study 1 and 2 </w:t>
        </w:r>
      </w:ins>
      <w:ins w:id="39" w:author="Borghouts, Judith" w:date="2017-11-09T17:41:00Z">
        <w:r w:rsidR="00943686">
          <w:rPr>
            <w:color w:val="auto"/>
          </w:rPr>
          <w:t>where</w:t>
        </w:r>
      </w:ins>
      <w:ins w:id="40" w:author="Borghouts, Judith" w:date="2017-11-09T17:40:00Z">
        <w:r w:rsidR="005D4D3C">
          <w:rPr>
            <w:color w:val="auto"/>
          </w:rPr>
          <w:t xml:space="preserve"> people </w:t>
        </w:r>
        <w:proofErr w:type="gramStart"/>
        <w:r w:rsidR="005D4D3C">
          <w:rPr>
            <w:color w:val="auto"/>
          </w:rPr>
          <w:t>have to</w:t>
        </w:r>
        <w:proofErr w:type="gramEnd"/>
        <w:r w:rsidR="005D4D3C">
          <w:rPr>
            <w:color w:val="auto"/>
          </w:rPr>
          <w:t xml:space="preserve"> schedule expenses tasks in an office setting</w:t>
        </w:r>
      </w:ins>
      <w:ins w:id="41" w:author="Borghouts, Judith" w:date="2017-11-09T17:39:00Z">
        <w:r w:rsidR="002A3832">
          <w:rPr>
            <w:color w:val="auto"/>
          </w:rPr>
          <w:t xml:space="preserve">. </w:t>
        </w:r>
      </w:ins>
      <w:ins w:id="42" w:author="Borghouts, Judith" w:date="2017-11-08T19:52:00Z">
        <w:r w:rsidR="006D32AE">
          <w:rPr>
            <w:color w:val="auto"/>
          </w:rPr>
          <w:t xml:space="preserve">Each row </w:t>
        </w:r>
      </w:ins>
      <w:ins w:id="43" w:author="Borghouts, Judith" w:date="2017-11-09T17:42:00Z">
        <w:r w:rsidR="00197734">
          <w:rPr>
            <w:color w:val="auto"/>
          </w:rPr>
          <w:t xml:space="preserve">in the </w:t>
        </w:r>
        <w:r w:rsidR="00A704D9">
          <w:rPr>
            <w:color w:val="auto"/>
          </w:rPr>
          <w:t>spreadsheet corresponds</w:t>
        </w:r>
      </w:ins>
      <w:ins w:id="44" w:author="Borghouts, Judith" w:date="2017-11-08T19:52:00Z">
        <w:r w:rsidR="0038441D">
          <w:rPr>
            <w:color w:val="auto"/>
          </w:rPr>
          <w:t xml:space="preserve"> to one expense. </w:t>
        </w:r>
      </w:ins>
      <w:ins w:id="45" w:author="Borghouts, Judith" w:date="2017-11-09T17:42:00Z">
        <w:r w:rsidR="0038441D">
          <w:rPr>
            <w:color w:val="auto"/>
          </w:rPr>
          <w:t>Two</w:t>
        </w:r>
      </w:ins>
      <w:ins w:id="46" w:author="Borghouts, Judith" w:date="2017-11-08T19:52:00Z">
        <w:r w:rsidR="006D32AE">
          <w:rPr>
            <w:color w:val="auto"/>
          </w:rPr>
          <w:t xml:space="preserve"> items for each expense </w:t>
        </w:r>
        <w:proofErr w:type="gramStart"/>
        <w:r w:rsidR="006D32AE">
          <w:rPr>
            <w:color w:val="auto"/>
          </w:rPr>
          <w:t>have to</w:t>
        </w:r>
        <w:proofErr w:type="gramEnd"/>
        <w:r w:rsidR="006D32AE">
          <w:rPr>
            <w:color w:val="auto"/>
          </w:rPr>
          <w:t xml:space="preserve"> be entered from a paper receipt. </w:t>
        </w:r>
      </w:ins>
      <w:ins w:id="47" w:author="Borghouts, Judith" w:date="2017-11-09T17:43:00Z">
        <w:r w:rsidR="00FE6EBC">
          <w:rPr>
            <w:color w:val="auto"/>
          </w:rPr>
          <w:t>All</w:t>
        </w:r>
      </w:ins>
      <w:ins w:id="48" w:author="Borghouts, Judith" w:date="2017-11-08T19:52:00Z">
        <w:r w:rsidR="006D32AE">
          <w:rPr>
            <w:color w:val="auto"/>
          </w:rPr>
          <w:t xml:space="preserve"> paper receipts are stacked next to </w:t>
        </w:r>
      </w:ins>
      <w:ins w:id="49" w:author="Borghouts, Judith" w:date="2017-11-08T19:53:00Z">
        <w:r w:rsidR="00BC6B6E">
          <w:rPr>
            <w:color w:val="auto"/>
          </w:rPr>
          <w:t xml:space="preserve">the computer. The </w:t>
        </w:r>
      </w:ins>
      <w:ins w:id="50" w:author="Borghouts, Judith" w:date="2017-11-09T17:45:00Z">
        <w:r w:rsidR="002738C9">
          <w:rPr>
            <w:color w:val="auto"/>
          </w:rPr>
          <w:t>other two items</w:t>
        </w:r>
      </w:ins>
      <w:del w:id="51" w:author="Borghouts, Judith" w:date="2017-11-08T19:53:00Z">
        <w:r w:rsidR="005E7349" w:rsidRPr="00814CD3" w:rsidDel="009E0FBE">
          <w:rPr>
            <w:color w:val="auto"/>
          </w:rPr>
          <w:delText>These data items have</w:delText>
        </w:r>
      </w:del>
      <w:ins w:id="52" w:author="Borghouts, Judith" w:date="2017-11-08T19:53:00Z">
        <w:r w:rsidR="009E0FBE">
          <w:rPr>
            <w:color w:val="auto"/>
          </w:rPr>
          <w:t xml:space="preserve"> </w:t>
        </w:r>
      </w:ins>
      <w:ins w:id="53" w:author="Borghouts, Judith" w:date="2017-11-11T14:19:00Z">
        <w:r w:rsidR="00A926CF">
          <w:rPr>
            <w:color w:val="auto"/>
          </w:rPr>
          <w:t>are</w:t>
        </w:r>
      </w:ins>
      <w:del w:id="54" w:author="Borghouts, Judith" w:date="2017-11-11T14:19:00Z">
        <w:r w:rsidR="005E7349" w:rsidRPr="00814CD3" w:rsidDel="00A926CF">
          <w:rPr>
            <w:color w:val="auto"/>
          </w:rPr>
          <w:delText xml:space="preserve"> to be</w:delText>
        </w:r>
      </w:del>
      <w:r w:rsidR="005E7349" w:rsidRPr="00814CD3">
        <w:rPr>
          <w:color w:val="auto"/>
        </w:rPr>
        <w:t xml:space="preserve"> retrieved by switching to </w:t>
      </w:r>
      <w:ins w:id="55" w:author="Borghouts, Judith" w:date="2017-11-11T14:20:00Z">
        <w:r w:rsidR="00AB4D31">
          <w:rPr>
            <w:color w:val="auto"/>
          </w:rPr>
          <w:t xml:space="preserve">two </w:t>
        </w:r>
      </w:ins>
      <w:del w:id="56" w:author="Borghouts, Judith" w:date="2017-11-11T14:20:00Z">
        <w:r w:rsidR="005E7349" w:rsidRPr="00814CD3" w:rsidDel="00AB4D31">
          <w:rPr>
            <w:color w:val="auto"/>
          </w:rPr>
          <w:delText>an</w:delText>
        </w:r>
      </w:del>
      <w:r w:rsidR="005E7349" w:rsidRPr="00814CD3">
        <w:rPr>
          <w:color w:val="auto"/>
        </w:rPr>
        <w:t>other browser tab</w:t>
      </w:r>
      <w:ins w:id="57" w:author="Borghouts, Judith" w:date="2017-11-11T14:20:00Z">
        <w:r w:rsidR="0059618E">
          <w:rPr>
            <w:color w:val="auto"/>
          </w:rPr>
          <w:t>s</w:t>
        </w:r>
      </w:ins>
      <w:r w:rsidR="005E7349" w:rsidRPr="00814CD3">
        <w:rPr>
          <w:color w:val="auto"/>
        </w:rPr>
        <w:t xml:space="preserve"> and l</w:t>
      </w:r>
      <w:r w:rsidR="00515C03" w:rsidRPr="00814CD3">
        <w:rPr>
          <w:color w:val="auto"/>
        </w:rPr>
        <w:t xml:space="preserve">ooking </w:t>
      </w:r>
      <w:del w:id="58" w:author="Borghouts, Judith" w:date="2017-11-08T19:53:00Z">
        <w:r w:rsidR="00515C03" w:rsidRPr="00814CD3" w:rsidDel="00EB3251">
          <w:rPr>
            <w:color w:val="auto"/>
          </w:rPr>
          <w:delText>up the items</w:delText>
        </w:r>
      </w:del>
      <w:ins w:id="59" w:author="Borghouts, Judith" w:date="2017-11-08T19:53:00Z">
        <w:r w:rsidR="00EB3251">
          <w:rPr>
            <w:color w:val="auto"/>
          </w:rPr>
          <w:t>it up</w:t>
        </w:r>
      </w:ins>
      <w:r w:rsidR="00515C03" w:rsidRPr="00814CD3">
        <w:rPr>
          <w:color w:val="auto"/>
        </w:rPr>
        <w:t xml:space="preserve"> in a table. </w:t>
      </w:r>
      <w:r w:rsidR="005E7349" w:rsidRPr="00814CD3">
        <w:rPr>
          <w:color w:val="auto"/>
        </w:rPr>
        <w:t xml:space="preserve">The location of the correct </w:t>
      </w:r>
      <w:r w:rsidR="00914E93" w:rsidRPr="00814CD3">
        <w:rPr>
          <w:color w:val="auto"/>
        </w:rPr>
        <w:t>data item</w:t>
      </w:r>
      <w:r w:rsidR="005E7349" w:rsidRPr="00814CD3">
        <w:rPr>
          <w:color w:val="auto"/>
        </w:rPr>
        <w:t xml:space="preserve"> in the table differs, and the participant does not know beforehand how long it is going to take to find an item: some may be quicker to find than others.</w:t>
      </w:r>
      <w:ins w:id="60" w:author="Borghouts, Judith" w:date="2017-11-08T19:53:00Z">
        <w:r w:rsidR="00DB6FEC">
          <w:rPr>
            <w:color w:val="auto"/>
          </w:rPr>
          <w:t xml:space="preserve"> </w:t>
        </w:r>
      </w:ins>
    </w:p>
    <w:p w14:paraId="38038B27" w14:textId="77777777" w:rsidR="00C67917" w:rsidRPr="00814CD3" w:rsidRDefault="00C67917" w:rsidP="00C11FA8">
      <w:pPr>
        <w:rPr>
          <w:rFonts w:ascii="Helvetica" w:hAnsi="Helvetica"/>
          <w:sz w:val="18"/>
          <w:szCs w:val="22"/>
        </w:rPr>
      </w:pPr>
    </w:p>
    <w:p w14:paraId="60FCB5C6" w14:textId="7A41A658" w:rsidR="00C67917" w:rsidRPr="00814CD3" w:rsidRDefault="00C67917" w:rsidP="00C67917">
      <w:pPr>
        <w:pStyle w:val="p1"/>
        <w:rPr>
          <w:color w:val="auto"/>
        </w:rPr>
      </w:pPr>
      <w:r w:rsidRPr="00814CD3">
        <w:rPr>
          <w:color w:val="auto"/>
        </w:rPr>
        <w:t>The between-</w:t>
      </w:r>
      <w:proofErr w:type="gramStart"/>
      <w:r w:rsidRPr="00814CD3">
        <w:rPr>
          <w:color w:val="auto"/>
        </w:rPr>
        <w:t>participants</w:t>
      </w:r>
      <w:proofErr w:type="gramEnd"/>
      <w:r w:rsidRPr="00814CD3">
        <w:rPr>
          <w:color w:val="auto"/>
        </w:rPr>
        <w:t xml:space="preserve"> independent variable is a notification. In the </w:t>
      </w:r>
      <w:r w:rsidRPr="00814CD3">
        <w:rPr>
          <w:i/>
          <w:color w:val="auto"/>
        </w:rPr>
        <w:t>notification</w:t>
      </w:r>
      <w:r w:rsidRPr="00814CD3">
        <w:rPr>
          <w:color w:val="auto"/>
        </w:rPr>
        <w:t xml:space="preserve"> condition, the participant receives a notification when switching between browser tabs. Before switching from the data entry tab, they receive a warning message (e.g. ‘It is recommended to not leave the </w:t>
      </w:r>
      <w:r w:rsidR="000F306E" w:rsidRPr="00814CD3">
        <w:rPr>
          <w:color w:val="auto"/>
        </w:rPr>
        <w:t>data entry interface</w:t>
      </w:r>
      <w:r w:rsidRPr="00814CD3">
        <w:rPr>
          <w:color w:val="auto"/>
        </w:rPr>
        <w:t xml:space="preserve"> for more than 10 seconds’). When switching </w:t>
      </w:r>
      <w:commentRangeStart w:id="61"/>
      <w:r w:rsidRPr="00814CD3">
        <w:rPr>
          <w:color w:val="auto"/>
        </w:rPr>
        <w:t xml:space="preserve">back </w:t>
      </w:r>
      <w:commentRangeEnd w:id="61"/>
      <w:r w:rsidR="00654BD8">
        <w:rPr>
          <w:rStyle w:val="CommentReference"/>
          <w:rFonts w:asciiTheme="minorHAnsi" w:hAnsiTheme="minorHAnsi" w:cstheme="minorBidi"/>
          <w:color w:val="auto"/>
          <w:lang w:eastAsia="en-US"/>
        </w:rPr>
        <w:commentReference w:id="61"/>
      </w:r>
      <w:r w:rsidRPr="00814CD3">
        <w:rPr>
          <w:color w:val="auto"/>
        </w:rPr>
        <w:t xml:space="preserve">to the data entry tab, they receive a message </w:t>
      </w:r>
      <w:r w:rsidR="006868B4" w:rsidRPr="00814CD3">
        <w:rPr>
          <w:rFonts w:ascii="Helvetica" w:hAnsi="Helvetica"/>
          <w:color w:val="auto"/>
          <w:szCs w:val="22"/>
        </w:rPr>
        <w:t>stating how long they were away from the interface</w:t>
      </w:r>
      <w:r w:rsidRPr="00814CD3">
        <w:rPr>
          <w:color w:val="auto"/>
        </w:rPr>
        <w:t xml:space="preserve"> (e.g. ‘You left for 6.4 seconds.’) In the </w:t>
      </w:r>
      <w:r w:rsidRPr="00814CD3">
        <w:rPr>
          <w:i/>
          <w:color w:val="auto"/>
        </w:rPr>
        <w:t>control</w:t>
      </w:r>
      <w:r w:rsidRPr="00814CD3">
        <w:rPr>
          <w:color w:val="auto"/>
        </w:rPr>
        <w:t xml:space="preserve"> condition, </w:t>
      </w:r>
      <w:r w:rsidR="00D866BF" w:rsidRPr="00814CD3">
        <w:rPr>
          <w:color w:val="auto"/>
        </w:rPr>
        <w:t>participants receive</w:t>
      </w:r>
      <w:r w:rsidRPr="00814CD3">
        <w:rPr>
          <w:color w:val="auto"/>
        </w:rPr>
        <w:t xml:space="preserve"> no notification.</w:t>
      </w:r>
      <w:ins w:id="62" w:author="Borghouts, Judith" w:date="2017-11-10T18:36:00Z">
        <w:r w:rsidR="00B77C46">
          <w:rPr>
            <w:color w:val="auto"/>
          </w:rPr>
          <w:t xml:space="preserve"> At the end of the experiment, participants will be asked to guess their average time spent per </w:t>
        </w:r>
      </w:ins>
      <w:ins w:id="63" w:author="Borghouts, Judith" w:date="2017-11-10T18:37:00Z">
        <w:r w:rsidR="004E4E70">
          <w:rPr>
            <w:color w:val="auto"/>
          </w:rPr>
          <w:t>switch</w:t>
        </w:r>
      </w:ins>
      <w:ins w:id="64" w:author="Borghouts, Judith" w:date="2017-11-10T18:36:00Z">
        <w:r w:rsidR="00B77C46">
          <w:rPr>
            <w:color w:val="auto"/>
          </w:rPr>
          <w:t xml:space="preserve"> to look up information.</w:t>
        </w:r>
      </w:ins>
    </w:p>
    <w:p w14:paraId="14815BAB" w14:textId="3B3800EB" w:rsidR="001D0499" w:rsidRPr="00814CD3" w:rsidRDefault="00E527A7" w:rsidP="00C67917">
      <w:pPr>
        <w:pStyle w:val="p1"/>
        <w:rPr>
          <w:rFonts w:ascii="Helvetica" w:hAnsi="Helvetica"/>
          <w:color w:val="auto"/>
          <w:szCs w:val="22"/>
        </w:rPr>
      </w:pPr>
      <w:r w:rsidRPr="00814CD3">
        <w:rPr>
          <w:rFonts w:ascii="Helvetica" w:hAnsi="Helvetica"/>
          <w:color w:val="auto"/>
          <w:szCs w:val="22"/>
        </w:rPr>
        <w:t xml:space="preserve">Dependent variables are </w:t>
      </w:r>
      <w:del w:id="65" w:author="Borghouts, Judith" w:date="2017-11-11T14:21:00Z">
        <w:r w:rsidRPr="00814CD3" w:rsidDel="004B4916">
          <w:rPr>
            <w:rFonts w:ascii="Helvetica" w:hAnsi="Helvetica"/>
            <w:color w:val="auto"/>
            <w:szCs w:val="22"/>
          </w:rPr>
          <w:delText xml:space="preserve">the number and duration of switches, </w:delText>
        </w:r>
      </w:del>
      <w:r w:rsidRPr="00814CD3">
        <w:rPr>
          <w:rFonts w:ascii="Helvetica" w:hAnsi="Helvetica"/>
          <w:color w:val="auto"/>
          <w:szCs w:val="22"/>
        </w:rPr>
        <w:t xml:space="preserve">the ordering </w:t>
      </w:r>
      <w:del w:id="66" w:author="Borghouts, Judith" w:date="2017-11-10T18:18:00Z">
        <w:r w:rsidR="00B024C4" w:rsidRPr="00814CD3" w:rsidDel="0026277A">
          <w:rPr>
            <w:rFonts w:ascii="Helvetica" w:hAnsi="Helvetica"/>
            <w:color w:val="auto"/>
            <w:szCs w:val="22"/>
          </w:rPr>
          <w:delText xml:space="preserve">and grouping </w:delText>
        </w:r>
      </w:del>
      <w:r w:rsidRPr="00814CD3">
        <w:rPr>
          <w:rFonts w:ascii="Helvetica" w:hAnsi="Helvetica"/>
          <w:color w:val="auto"/>
          <w:szCs w:val="22"/>
        </w:rPr>
        <w:t>strategies</w:t>
      </w:r>
      <w:r w:rsidR="008D5EF6" w:rsidRPr="00814CD3">
        <w:rPr>
          <w:rFonts w:ascii="Helvetica" w:hAnsi="Helvetica"/>
          <w:color w:val="auto"/>
          <w:szCs w:val="22"/>
        </w:rPr>
        <w:t xml:space="preserve"> (i.e. in what order do participants look up and enter data items</w:t>
      </w:r>
      <w:del w:id="67" w:author="Borghouts, Judith" w:date="2017-11-10T18:18:00Z">
        <w:r w:rsidR="00702D12" w:rsidDel="0026277A">
          <w:rPr>
            <w:rFonts w:ascii="Helvetica" w:hAnsi="Helvetica"/>
            <w:color w:val="auto"/>
            <w:szCs w:val="22"/>
          </w:rPr>
          <w:delText>, and how many items do they look up and enter per switch</w:delText>
        </w:r>
      </w:del>
      <w:r w:rsidR="008D5EF6" w:rsidRPr="00814CD3">
        <w:rPr>
          <w:rFonts w:ascii="Helvetica" w:hAnsi="Helvetica"/>
          <w:color w:val="auto"/>
          <w:szCs w:val="22"/>
        </w:rPr>
        <w:t>)</w:t>
      </w:r>
      <w:r w:rsidRPr="00814CD3">
        <w:rPr>
          <w:rFonts w:ascii="Helvetica" w:hAnsi="Helvetica"/>
          <w:color w:val="auto"/>
          <w:szCs w:val="22"/>
        </w:rPr>
        <w:t xml:space="preserve">, </w:t>
      </w:r>
      <w:ins w:id="68" w:author="Borghouts, Judith" w:date="2017-11-11T14:21:00Z">
        <w:r w:rsidR="004B4916" w:rsidRPr="00814CD3">
          <w:rPr>
            <w:rFonts w:ascii="Helvetica" w:hAnsi="Helvetica"/>
            <w:color w:val="auto"/>
            <w:szCs w:val="22"/>
          </w:rPr>
          <w:t xml:space="preserve">the number and duration of switches, </w:t>
        </w:r>
        <w:r w:rsidR="004B4916">
          <w:rPr>
            <w:rFonts w:ascii="Helvetica" w:hAnsi="Helvetica"/>
            <w:color w:val="auto"/>
            <w:szCs w:val="22"/>
          </w:rPr>
          <w:t xml:space="preserve">people’s time estimates, </w:t>
        </w:r>
      </w:ins>
      <w:r w:rsidRPr="00814CD3">
        <w:rPr>
          <w:rFonts w:ascii="Helvetica" w:hAnsi="Helvetica"/>
          <w:color w:val="auto"/>
          <w:szCs w:val="22"/>
        </w:rPr>
        <w:t>task completion time and data entry errors.</w:t>
      </w:r>
    </w:p>
    <w:p w14:paraId="60966656" w14:textId="77777777" w:rsidR="00E527A7" w:rsidRDefault="00E527A7" w:rsidP="00C67917">
      <w:pPr>
        <w:pStyle w:val="p1"/>
      </w:pPr>
    </w:p>
    <w:p w14:paraId="41A678DA" w14:textId="13903EE2" w:rsidR="001D0499" w:rsidRPr="00977D4E" w:rsidRDefault="003A4F36" w:rsidP="00977D4E">
      <w:pPr>
        <w:rPr>
          <w:rFonts w:ascii="Helvetica" w:hAnsi="Helvetica"/>
          <w:sz w:val="18"/>
          <w:szCs w:val="22"/>
        </w:rPr>
      </w:pPr>
      <w:r>
        <w:rPr>
          <w:rFonts w:ascii="Helvetica" w:hAnsi="Helvetica"/>
          <w:sz w:val="18"/>
          <w:szCs w:val="22"/>
        </w:rPr>
        <w:t>This study aims to address the following research question</w:t>
      </w:r>
      <w:r w:rsidR="001D0499">
        <w:rPr>
          <w:rFonts w:ascii="Helvetica" w:hAnsi="Helvetica"/>
          <w:sz w:val="18"/>
          <w:szCs w:val="22"/>
        </w:rPr>
        <w:t xml:space="preserve">: does feedback on </w:t>
      </w:r>
      <w:r w:rsidR="00BE5650">
        <w:rPr>
          <w:rFonts w:ascii="Helvetica" w:hAnsi="Helvetica"/>
          <w:sz w:val="18"/>
          <w:szCs w:val="22"/>
        </w:rPr>
        <w:t>time spent on an interruption</w:t>
      </w:r>
      <w:r w:rsidR="001D0499">
        <w:rPr>
          <w:rFonts w:ascii="Helvetica" w:hAnsi="Helvetica"/>
          <w:sz w:val="18"/>
          <w:szCs w:val="22"/>
        </w:rPr>
        <w:t xml:space="preserve"> have an influence on the number, duration and </w:t>
      </w:r>
      <w:r w:rsidR="00426975">
        <w:rPr>
          <w:rFonts w:ascii="Helvetica" w:hAnsi="Helvetica"/>
          <w:sz w:val="18"/>
          <w:szCs w:val="22"/>
        </w:rPr>
        <w:t>timing</w:t>
      </w:r>
      <w:r w:rsidR="001D0499">
        <w:rPr>
          <w:rFonts w:ascii="Helvetica" w:hAnsi="Helvetica"/>
          <w:sz w:val="18"/>
          <w:szCs w:val="22"/>
        </w:rPr>
        <w:t xml:space="preserve"> of </w:t>
      </w:r>
      <w:r w:rsidR="00BE7887">
        <w:rPr>
          <w:rFonts w:ascii="Helvetica" w:hAnsi="Helvetica"/>
          <w:sz w:val="18"/>
          <w:szCs w:val="22"/>
        </w:rPr>
        <w:t xml:space="preserve">subsequent </w:t>
      </w:r>
      <w:r w:rsidR="001D78E7">
        <w:rPr>
          <w:rFonts w:ascii="Helvetica" w:hAnsi="Helvetica"/>
          <w:sz w:val="18"/>
          <w:szCs w:val="22"/>
        </w:rPr>
        <w:t>switches</w:t>
      </w:r>
      <w:r w:rsidR="001D0499">
        <w:rPr>
          <w:rFonts w:ascii="Helvetica" w:hAnsi="Helvetica"/>
          <w:sz w:val="18"/>
          <w:szCs w:val="22"/>
        </w:rPr>
        <w:t>?</w:t>
      </w:r>
    </w:p>
    <w:p w14:paraId="769706D6" w14:textId="77777777" w:rsidR="00454C4A" w:rsidRDefault="00454C4A" w:rsidP="00C11FA8">
      <w:pPr>
        <w:rPr>
          <w:rFonts w:ascii="Helvetica" w:hAnsi="Helvetica"/>
          <w:sz w:val="18"/>
          <w:szCs w:val="22"/>
        </w:rPr>
      </w:pPr>
    </w:p>
    <w:p w14:paraId="67B365C3" w14:textId="756923A0" w:rsidR="009859B9" w:rsidRDefault="009859B9" w:rsidP="00C11FA8">
      <w:pPr>
        <w:rPr>
          <w:rFonts w:ascii="Helvetica" w:hAnsi="Helvetica"/>
          <w:b/>
          <w:sz w:val="18"/>
          <w:szCs w:val="22"/>
        </w:rPr>
      </w:pPr>
      <w:r>
        <w:rPr>
          <w:rFonts w:ascii="Helvetica" w:hAnsi="Helvetica"/>
          <w:b/>
          <w:sz w:val="18"/>
          <w:szCs w:val="22"/>
        </w:rPr>
        <w:t>Participants</w:t>
      </w:r>
    </w:p>
    <w:p w14:paraId="6853E445" w14:textId="717E6A1D" w:rsidR="009859B9" w:rsidRPr="00D22D94" w:rsidRDefault="002B4C71" w:rsidP="00C11FA8">
      <w:pPr>
        <w:rPr>
          <w:rFonts w:ascii="Helvetica" w:hAnsi="Helvetica"/>
          <w:sz w:val="18"/>
          <w:szCs w:val="22"/>
        </w:rPr>
      </w:pPr>
      <w:r w:rsidRPr="00D22D94">
        <w:rPr>
          <w:rFonts w:ascii="Helvetica" w:hAnsi="Helvetica"/>
          <w:sz w:val="18"/>
          <w:szCs w:val="22"/>
        </w:rPr>
        <w:t xml:space="preserve">Thirty participants will take part in the study. </w:t>
      </w:r>
      <w:r w:rsidR="00D22D94" w:rsidRPr="00D22D94">
        <w:rPr>
          <w:rFonts w:ascii="Helvetica" w:hAnsi="Helvetica"/>
          <w:sz w:val="18"/>
          <w:szCs w:val="22"/>
        </w:rPr>
        <w:t>The study will take approximately 45 minutes, and participants will be reimbursed with £7.50 for their time.</w:t>
      </w:r>
    </w:p>
    <w:p w14:paraId="0299F2D8" w14:textId="77777777" w:rsidR="001B0BEC" w:rsidRDefault="001B0BEC" w:rsidP="00C11FA8">
      <w:pPr>
        <w:rPr>
          <w:rFonts w:ascii="Helvetica" w:hAnsi="Helvetica"/>
          <w:sz w:val="18"/>
          <w:szCs w:val="22"/>
        </w:rPr>
      </w:pPr>
    </w:p>
    <w:p w14:paraId="345D9AC3" w14:textId="0606EAE8" w:rsidR="00223CBF" w:rsidRPr="009866A4" w:rsidRDefault="00223CBF" w:rsidP="00C11FA8">
      <w:pPr>
        <w:rPr>
          <w:rFonts w:ascii="Helvetica" w:hAnsi="Helvetica"/>
          <w:b/>
          <w:sz w:val="18"/>
          <w:szCs w:val="22"/>
        </w:rPr>
      </w:pPr>
      <w:r w:rsidRPr="009866A4">
        <w:rPr>
          <w:rFonts w:ascii="Helvetica" w:hAnsi="Helvetica"/>
          <w:b/>
          <w:sz w:val="18"/>
          <w:szCs w:val="22"/>
        </w:rPr>
        <w:t>Materials</w:t>
      </w:r>
    </w:p>
    <w:p w14:paraId="5309D5CF" w14:textId="4F222D3A" w:rsidR="00861DA7" w:rsidRPr="00E80D2F" w:rsidRDefault="005646A9" w:rsidP="00F33F43">
      <w:pPr>
        <w:rPr>
          <w:rFonts w:ascii="Helvetica" w:hAnsi="Helvetica"/>
          <w:sz w:val="18"/>
          <w:szCs w:val="22"/>
        </w:rPr>
      </w:pPr>
      <w:r>
        <w:rPr>
          <w:rFonts w:ascii="Helvetica" w:hAnsi="Helvetica"/>
          <w:sz w:val="18"/>
          <w:szCs w:val="22"/>
        </w:rPr>
        <w:t xml:space="preserve">Participants </w:t>
      </w:r>
      <w:proofErr w:type="gramStart"/>
      <w:r>
        <w:rPr>
          <w:rFonts w:ascii="Helvetica" w:hAnsi="Helvetica"/>
          <w:sz w:val="18"/>
          <w:szCs w:val="22"/>
        </w:rPr>
        <w:t>have to</w:t>
      </w:r>
      <w:proofErr w:type="gramEnd"/>
      <w:r>
        <w:rPr>
          <w:rFonts w:ascii="Helvetica" w:hAnsi="Helvetica"/>
          <w:sz w:val="18"/>
          <w:szCs w:val="22"/>
        </w:rPr>
        <w:t xml:space="preserve"> complete 50 data entry tasks, and for each </w:t>
      </w:r>
      <w:r w:rsidR="0077296E">
        <w:rPr>
          <w:rFonts w:ascii="Helvetica" w:hAnsi="Helvetica"/>
          <w:sz w:val="18"/>
          <w:szCs w:val="22"/>
        </w:rPr>
        <w:t>task have</w:t>
      </w:r>
      <w:r w:rsidR="00514F3F">
        <w:rPr>
          <w:rFonts w:ascii="Helvetica" w:hAnsi="Helvetica"/>
          <w:sz w:val="18"/>
          <w:szCs w:val="22"/>
        </w:rPr>
        <w:t xml:space="preserve"> to enter </w:t>
      </w:r>
      <w:r w:rsidR="005A3E9D">
        <w:rPr>
          <w:rFonts w:ascii="Helvetica" w:hAnsi="Helvetica"/>
          <w:sz w:val="18"/>
          <w:szCs w:val="22"/>
        </w:rPr>
        <w:t>four</w:t>
      </w:r>
      <w:r w:rsidR="00514F3F">
        <w:rPr>
          <w:rFonts w:ascii="Helvetica" w:hAnsi="Helvetica"/>
          <w:sz w:val="18"/>
          <w:szCs w:val="22"/>
        </w:rPr>
        <w:t xml:space="preserve"> items</w:t>
      </w:r>
      <w:del w:id="69" w:author="Borghouts, Judith" w:date="2017-11-09T17:45:00Z">
        <w:r w:rsidR="00514F3F" w:rsidDel="005F7560">
          <w:rPr>
            <w:rFonts w:ascii="Helvetica" w:hAnsi="Helvetica"/>
            <w:sz w:val="18"/>
            <w:szCs w:val="22"/>
          </w:rPr>
          <w:delText>, which have</w:delText>
        </w:r>
        <w:r w:rsidR="0077296E" w:rsidDel="005F7560">
          <w:rPr>
            <w:rFonts w:ascii="Helvetica" w:hAnsi="Helvetica"/>
            <w:sz w:val="18"/>
            <w:szCs w:val="22"/>
          </w:rPr>
          <w:delText xml:space="preserve"> to be retrieved from another browser tab</w:delText>
        </w:r>
      </w:del>
      <w:r w:rsidR="00E859C9">
        <w:rPr>
          <w:rFonts w:ascii="Helvetica" w:hAnsi="Helvetica"/>
          <w:sz w:val="18"/>
          <w:szCs w:val="22"/>
        </w:rPr>
        <w:t xml:space="preserve"> (see Figure</w:t>
      </w:r>
      <w:r w:rsidR="00E4485A">
        <w:rPr>
          <w:rFonts w:ascii="Helvetica" w:hAnsi="Helvetica"/>
          <w:sz w:val="18"/>
          <w:szCs w:val="22"/>
        </w:rPr>
        <w:t xml:space="preserve"> 1</w:t>
      </w:r>
      <w:r w:rsidR="00E859C9">
        <w:rPr>
          <w:rFonts w:ascii="Helvetica" w:hAnsi="Helvetica"/>
          <w:sz w:val="18"/>
          <w:szCs w:val="22"/>
        </w:rPr>
        <w:t xml:space="preserve">). </w:t>
      </w:r>
      <w:r w:rsidR="008E380E">
        <w:rPr>
          <w:rFonts w:ascii="Helvetica" w:hAnsi="Helvetica"/>
          <w:sz w:val="18"/>
          <w:szCs w:val="22"/>
        </w:rPr>
        <w:t xml:space="preserve">The </w:t>
      </w:r>
      <w:r w:rsidR="00765C75">
        <w:rPr>
          <w:rFonts w:ascii="Helvetica" w:hAnsi="Helvetica"/>
          <w:sz w:val="18"/>
          <w:szCs w:val="22"/>
        </w:rPr>
        <w:t xml:space="preserve">experiment will be conducted in a web browser, and the </w:t>
      </w:r>
      <w:r w:rsidR="008E380E">
        <w:rPr>
          <w:rFonts w:ascii="Helvetica" w:hAnsi="Helvetica"/>
          <w:sz w:val="18"/>
          <w:szCs w:val="22"/>
        </w:rPr>
        <w:t xml:space="preserve">notification </w:t>
      </w:r>
      <w:r w:rsidR="00F34C85">
        <w:rPr>
          <w:rFonts w:ascii="Helvetica" w:hAnsi="Helvetica"/>
          <w:sz w:val="18"/>
          <w:szCs w:val="22"/>
        </w:rPr>
        <w:t>is</w:t>
      </w:r>
      <w:r w:rsidR="008E380E">
        <w:rPr>
          <w:rFonts w:ascii="Helvetica" w:hAnsi="Helvetica"/>
          <w:sz w:val="18"/>
          <w:szCs w:val="22"/>
        </w:rPr>
        <w:t xml:space="preserve"> implemented as a </w:t>
      </w:r>
      <w:r w:rsidR="00A75353">
        <w:rPr>
          <w:rFonts w:ascii="Helvetica" w:hAnsi="Helvetica"/>
          <w:sz w:val="18"/>
          <w:szCs w:val="22"/>
        </w:rPr>
        <w:t>Chrome extension browser</w:t>
      </w:r>
      <w:r w:rsidR="008E380E">
        <w:rPr>
          <w:rFonts w:ascii="Helvetica" w:hAnsi="Helvetica"/>
          <w:sz w:val="18"/>
          <w:szCs w:val="22"/>
        </w:rPr>
        <w:t xml:space="preserve"> plug-in</w:t>
      </w:r>
      <w:r w:rsidR="00C70640">
        <w:rPr>
          <w:rFonts w:ascii="Helvetica" w:hAnsi="Helvetica"/>
          <w:sz w:val="18"/>
          <w:szCs w:val="22"/>
        </w:rPr>
        <w:t xml:space="preserve"> using HTML and Java</w:t>
      </w:r>
      <w:r w:rsidR="006C04A5">
        <w:rPr>
          <w:rFonts w:ascii="Helvetica" w:hAnsi="Helvetica"/>
          <w:sz w:val="18"/>
          <w:szCs w:val="22"/>
        </w:rPr>
        <w:t>S</w:t>
      </w:r>
      <w:r w:rsidR="00C70640">
        <w:rPr>
          <w:rFonts w:ascii="Helvetica" w:hAnsi="Helvetica"/>
          <w:sz w:val="18"/>
          <w:szCs w:val="22"/>
        </w:rPr>
        <w:t>cript</w:t>
      </w:r>
      <w:r w:rsidR="008E380E">
        <w:rPr>
          <w:rFonts w:ascii="Helvetica" w:hAnsi="Helvetica"/>
          <w:sz w:val="18"/>
          <w:szCs w:val="22"/>
        </w:rPr>
        <w:t xml:space="preserve">. </w:t>
      </w:r>
      <w:r w:rsidR="00C246A6">
        <w:rPr>
          <w:rFonts w:ascii="Helvetica" w:hAnsi="Helvetica"/>
          <w:sz w:val="18"/>
          <w:szCs w:val="22"/>
        </w:rPr>
        <w:t xml:space="preserve">Upon </w:t>
      </w:r>
      <w:r w:rsidR="00596292">
        <w:rPr>
          <w:rFonts w:ascii="Helvetica" w:hAnsi="Helvetica"/>
          <w:sz w:val="18"/>
          <w:szCs w:val="22"/>
        </w:rPr>
        <w:t xml:space="preserve">switching </w:t>
      </w:r>
      <w:r w:rsidR="00E80D2F">
        <w:rPr>
          <w:rFonts w:ascii="Helvetica" w:hAnsi="Helvetica"/>
          <w:sz w:val="18"/>
          <w:szCs w:val="22"/>
        </w:rPr>
        <w:t>between browser tabs</w:t>
      </w:r>
      <w:r w:rsidR="00993D90">
        <w:rPr>
          <w:rFonts w:ascii="Helvetica" w:hAnsi="Helvetica"/>
          <w:sz w:val="18"/>
          <w:szCs w:val="22"/>
        </w:rPr>
        <w:t xml:space="preserve">, </w:t>
      </w:r>
      <w:r w:rsidR="00FF0442">
        <w:rPr>
          <w:rFonts w:ascii="Helvetica" w:hAnsi="Helvetica"/>
          <w:sz w:val="18"/>
          <w:szCs w:val="22"/>
        </w:rPr>
        <w:t>a notification will appear at the right-hand cor</w:t>
      </w:r>
      <w:r w:rsidR="004F0D3A">
        <w:rPr>
          <w:rFonts w:ascii="Helvetica" w:hAnsi="Helvetica"/>
          <w:sz w:val="18"/>
          <w:szCs w:val="22"/>
        </w:rPr>
        <w:t>ner of the screen</w:t>
      </w:r>
      <w:r w:rsidR="005B1D93">
        <w:rPr>
          <w:rFonts w:ascii="Helvetica" w:hAnsi="Helvetica"/>
          <w:sz w:val="18"/>
          <w:szCs w:val="22"/>
        </w:rPr>
        <w:t>.</w:t>
      </w:r>
      <w:r w:rsidR="003777B9">
        <w:rPr>
          <w:rFonts w:ascii="Helvetica" w:hAnsi="Helvetica"/>
          <w:sz w:val="18"/>
          <w:szCs w:val="22"/>
        </w:rPr>
        <w:t xml:space="preserve"> </w:t>
      </w:r>
      <w:r w:rsidR="00D64EE9">
        <w:rPr>
          <w:rFonts w:ascii="Helvetica" w:hAnsi="Helvetica"/>
          <w:sz w:val="18"/>
          <w:szCs w:val="22"/>
        </w:rPr>
        <w:t>All</w:t>
      </w:r>
      <w:r w:rsidR="00E36F28">
        <w:rPr>
          <w:rFonts w:ascii="Helvetica" w:hAnsi="Helvetica"/>
          <w:sz w:val="18"/>
          <w:szCs w:val="22"/>
        </w:rPr>
        <w:t xml:space="preserve"> key presses, </w:t>
      </w:r>
      <w:r w:rsidR="004D2EDD">
        <w:rPr>
          <w:rFonts w:ascii="Helvetica" w:hAnsi="Helvetica"/>
          <w:sz w:val="18"/>
          <w:szCs w:val="22"/>
        </w:rPr>
        <w:t>tab switches</w:t>
      </w:r>
      <w:r w:rsidR="00E36F28">
        <w:rPr>
          <w:rFonts w:ascii="Helvetica" w:hAnsi="Helvetica"/>
          <w:sz w:val="18"/>
          <w:szCs w:val="22"/>
        </w:rPr>
        <w:t xml:space="preserve"> and their corresponding timestamps</w:t>
      </w:r>
      <w:r w:rsidR="000D77FD">
        <w:rPr>
          <w:rFonts w:ascii="Helvetica" w:hAnsi="Helvetica"/>
          <w:sz w:val="18"/>
          <w:szCs w:val="22"/>
        </w:rPr>
        <w:t xml:space="preserve"> </w:t>
      </w:r>
      <w:r w:rsidR="00D64EE9">
        <w:rPr>
          <w:rFonts w:ascii="Helvetica" w:hAnsi="Helvetica"/>
          <w:sz w:val="18"/>
          <w:szCs w:val="22"/>
        </w:rPr>
        <w:t>are recorded using JavaScript.</w:t>
      </w:r>
      <w:r w:rsidR="008952FB">
        <w:rPr>
          <w:rFonts w:ascii="Helvetica" w:hAnsi="Helvetica"/>
          <w:sz w:val="18"/>
          <w:szCs w:val="22"/>
        </w:rPr>
        <w:t xml:space="preserve"> </w:t>
      </w:r>
      <w:r w:rsidR="004E5A4F">
        <w:rPr>
          <w:rFonts w:ascii="Helvetica" w:hAnsi="Helvetica"/>
          <w:sz w:val="18"/>
          <w:szCs w:val="22"/>
        </w:rPr>
        <w:t>The tab switch</w:t>
      </w:r>
      <w:r w:rsidR="00BE6C59">
        <w:rPr>
          <w:rFonts w:ascii="Helvetica" w:hAnsi="Helvetica"/>
          <w:sz w:val="18"/>
          <w:szCs w:val="22"/>
        </w:rPr>
        <w:t xml:space="preserve"> timestamps will be used to determine the number and duration of </w:t>
      </w:r>
      <w:r w:rsidR="002D795E">
        <w:rPr>
          <w:rFonts w:ascii="Helvetica" w:hAnsi="Helvetica"/>
          <w:sz w:val="18"/>
          <w:szCs w:val="22"/>
        </w:rPr>
        <w:t>switches</w:t>
      </w:r>
      <w:r w:rsidR="004649D6">
        <w:rPr>
          <w:rFonts w:ascii="Helvetica" w:hAnsi="Helvetica"/>
          <w:sz w:val="18"/>
          <w:szCs w:val="22"/>
        </w:rPr>
        <w:t xml:space="preserve"> away from the data entry tab</w:t>
      </w:r>
      <w:r w:rsidR="00F33F43">
        <w:rPr>
          <w:rFonts w:ascii="Helvetica" w:hAnsi="Helvetica"/>
          <w:sz w:val="18"/>
          <w:szCs w:val="22"/>
        </w:rPr>
        <w:t>.</w:t>
      </w:r>
    </w:p>
    <w:p w14:paraId="3D641510" w14:textId="77777777" w:rsidR="00305FE6" w:rsidRDefault="00305FE6" w:rsidP="00C11FA8">
      <w:pPr>
        <w:rPr>
          <w:rFonts w:ascii="Helvetica" w:hAnsi="Helvetica"/>
          <w:sz w:val="18"/>
          <w:szCs w:val="22"/>
        </w:rPr>
      </w:pPr>
    </w:p>
    <w:p w14:paraId="72E8F1D0" w14:textId="6D91BE88" w:rsidR="00305FE6" w:rsidRPr="00946123" w:rsidRDefault="00305FE6" w:rsidP="00C11FA8">
      <w:pPr>
        <w:rPr>
          <w:rFonts w:ascii="Helvetica" w:hAnsi="Helvetica"/>
          <w:b/>
          <w:sz w:val="18"/>
          <w:szCs w:val="22"/>
        </w:rPr>
      </w:pPr>
      <w:r w:rsidRPr="00946123">
        <w:rPr>
          <w:rFonts w:ascii="Helvetica" w:hAnsi="Helvetica"/>
          <w:b/>
          <w:sz w:val="18"/>
          <w:szCs w:val="22"/>
        </w:rPr>
        <w:t>Results (expected)</w:t>
      </w:r>
    </w:p>
    <w:p w14:paraId="36F57A7B" w14:textId="29C8F8E6" w:rsidR="00F4304A" w:rsidRDefault="008A6926" w:rsidP="000151F2">
      <w:pPr>
        <w:pStyle w:val="p1"/>
        <w:numPr>
          <w:ilvl w:val="0"/>
          <w:numId w:val="1"/>
        </w:numPr>
        <w:rPr>
          <w:rStyle w:val="apple-converted-space"/>
          <w:color w:val="auto"/>
        </w:rPr>
      </w:pPr>
      <w:del w:id="70" w:author="Borghouts, Judith" w:date="2017-11-10T11:42:00Z">
        <w:r w:rsidRPr="0054258A" w:rsidDel="00BC7DF6">
          <w:rPr>
            <w:color w:val="auto"/>
          </w:rPr>
          <w:delText xml:space="preserve">Participants will initially look up and enter data items in the order of the data entry form. Participants </w:delText>
        </w:r>
        <w:r w:rsidR="00ED728E" w:rsidRPr="0054258A" w:rsidDel="00BC7DF6">
          <w:rPr>
            <w:color w:val="auto"/>
          </w:rPr>
          <w:delText>in the</w:delText>
        </w:r>
        <w:r w:rsidRPr="0054258A" w:rsidDel="00BC7DF6">
          <w:rPr>
            <w:color w:val="auto"/>
          </w:rPr>
          <w:delText xml:space="preserve"> notification </w:delText>
        </w:r>
        <w:r w:rsidR="00ED728E" w:rsidRPr="0054258A" w:rsidDel="00BC7DF6">
          <w:rPr>
            <w:color w:val="auto"/>
          </w:rPr>
          <w:delText xml:space="preserve">condition </w:delText>
        </w:r>
        <w:r w:rsidRPr="0054258A" w:rsidDel="00BC7DF6">
          <w:rPr>
            <w:color w:val="auto"/>
          </w:rPr>
          <w:delText xml:space="preserve">will learn that if an item takes longer to find, they will first </w:delText>
        </w:r>
        <w:r w:rsidR="00A85C46" w:rsidRPr="0054258A" w:rsidDel="00BC7DF6">
          <w:rPr>
            <w:color w:val="auto"/>
          </w:rPr>
          <w:delText>look up and enter</w:delText>
        </w:r>
        <w:r w:rsidRPr="0054258A" w:rsidDel="00BC7DF6">
          <w:rPr>
            <w:color w:val="auto"/>
          </w:rPr>
          <w:delText xml:space="preserve"> other items. </w:delText>
        </w:r>
      </w:del>
      <w:del w:id="71" w:author="Borghouts, Judith" w:date="2017-11-09T17:48:00Z">
        <w:r w:rsidRPr="0054258A" w:rsidDel="00EE4BE2">
          <w:rPr>
            <w:color w:val="auto"/>
          </w:rPr>
          <w:delText xml:space="preserve">Participants with no notification will </w:delText>
        </w:r>
        <w:r w:rsidR="003F1A40" w:rsidRPr="0054258A" w:rsidDel="00EE4BE2">
          <w:rPr>
            <w:color w:val="auto"/>
          </w:rPr>
          <w:delText>continue to enter</w:delText>
        </w:r>
        <w:r w:rsidRPr="0054258A" w:rsidDel="00EE4BE2">
          <w:rPr>
            <w:color w:val="auto"/>
          </w:rPr>
          <w:delText xml:space="preserve"> the form in sequential order.</w:delText>
        </w:r>
        <w:r w:rsidRPr="0054258A" w:rsidDel="00EE4BE2">
          <w:rPr>
            <w:rStyle w:val="apple-converted-space"/>
            <w:color w:val="auto"/>
          </w:rPr>
          <w:delText> </w:delText>
        </w:r>
      </w:del>
      <w:ins w:id="72" w:author="Borghouts, Judith" w:date="2017-11-10T18:19:00Z">
        <w:r w:rsidR="0026277A">
          <w:rPr>
            <w:rStyle w:val="apple-converted-space"/>
            <w:color w:val="auto"/>
          </w:rPr>
          <w:t xml:space="preserve">As the experiment progresses, </w:t>
        </w:r>
      </w:ins>
      <w:ins w:id="73" w:author="Borghouts, Judith" w:date="2017-11-09T17:47:00Z">
        <w:r w:rsidR="0026277A">
          <w:rPr>
            <w:rStyle w:val="apple-converted-space"/>
            <w:color w:val="auto"/>
          </w:rPr>
          <w:t>p</w:t>
        </w:r>
        <w:r w:rsidR="00DC60B5">
          <w:rPr>
            <w:rStyle w:val="apple-converted-space"/>
            <w:color w:val="auto"/>
          </w:rPr>
          <w:t xml:space="preserve">articipants in the notification condition will </w:t>
        </w:r>
      </w:ins>
      <w:ins w:id="74" w:author="Borghouts, Judith" w:date="2017-11-10T18:19:00Z">
        <w:r w:rsidR="0026277A">
          <w:rPr>
            <w:rStyle w:val="apple-converted-space"/>
            <w:color w:val="auto"/>
          </w:rPr>
          <w:t>enter items with the lowest time first.</w:t>
        </w:r>
      </w:ins>
      <w:ins w:id="75" w:author="Borghouts, Judith" w:date="2017-11-10T18:20:00Z">
        <w:r w:rsidR="00775F70">
          <w:rPr>
            <w:rStyle w:val="apple-converted-space"/>
            <w:color w:val="auto"/>
          </w:rPr>
          <w:t xml:space="preserve"> In the control condition, participants will complete the form in sequential order.</w:t>
        </w:r>
      </w:ins>
    </w:p>
    <w:p w14:paraId="64A47EC8" w14:textId="7EB911A4" w:rsidR="004758EF" w:rsidRDefault="004758EF" w:rsidP="00A502FA">
      <w:pPr>
        <w:pStyle w:val="p1"/>
        <w:numPr>
          <w:ilvl w:val="0"/>
          <w:numId w:val="1"/>
        </w:numPr>
        <w:rPr>
          <w:ins w:id="76" w:author="Borghouts, Judith" w:date="2017-11-10T18:36:00Z"/>
          <w:rStyle w:val="apple-converted-space"/>
          <w:color w:val="auto"/>
        </w:rPr>
      </w:pPr>
      <w:ins w:id="77" w:author="Borghouts, Judith" w:date="2017-11-10T18:36:00Z">
        <w:r>
          <w:rPr>
            <w:rStyle w:val="apple-converted-space"/>
            <w:color w:val="auto"/>
          </w:rPr>
          <w:t>Participants in the notification condition</w:t>
        </w:r>
      </w:ins>
      <w:ins w:id="78" w:author="Borghouts, Judith" w:date="2017-11-10T18:35:00Z">
        <w:r>
          <w:rPr>
            <w:rStyle w:val="apple-converted-space"/>
            <w:color w:val="auto"/>
          </w:rPr>
          <w:t xml:space="preserve"> will make fewer visits to a tab </w:t>
        </w:r>
      </w:ins>
      <w:ins w:id="79" w:author="Borghouts, Judith" w:date="2017-11-11T14:22:00Z">
        <w:r w:rsidR="003A3FC0">
          <w:rPr>
            <w:rStyle w:val="apple-converted-space"/>
            <w:color w:val="auto"/>
          </w:rPr>
          <w:t>associated with</w:t>
        </w:r>
      </w:ins>
      <w:ins w:id="80" w:author="Borghouts, Judith" w:date="2017-11-10T18:35:00Z">
        <w:r>
          <w:rPr>
            <w:rStyle w:val="apple-converted-space"/>
            <w:color w:val="auto"/>
          </w:rPr>
          <w:t xml:space="preserve"> the highest </w:t>
        </w:r>
      </w:ins>
      <w:ins w:id="81" w:author="Borghouts, Judith" w:date="2017-11-11T14:22:00Z">
        <w:r w:rsidR="003A3FC0">
          <w:rPr>
            <w:rStyle w:val="apple-converted-space"/>
            <w:color w:val="auto"/>
          </w:rPr>
          <w:t>switch</w:t>
        </w:r>
      </w:ins>
      <w:ins w:id="82" w:author="Borghouts, Judith" w:date="2017-11-11T14:21:00Z">
        <w:r w:rsidR="00C12C1C">
          <w:rPr>
            <w:rStyle w:val="apple-converted-space"/>
            <w:color w:val="auto"/>
          </w:rPr>
          <w:t xml:space="preserve"> time</w:t>
        </w:r>
      </w:ins>
      <w:ins w:id="83" w:author="Borghouts, Judith" w:date="2017-11-10T18:35:00Z">
        <w:r>
          <w:rPr>
            <w:rStyle w:val="apple-converted-space"/>
            <w:color w:val="auto"/>
          </w:rPr>
          <w:t>.</w:t>
        </w:r>
      </w:ins>
    </w:p>
    <w:p w14:paraId="73C85024" w14:textId="1E4F32F0" w:rsidR="00F40784" w:rsidRPr="00E92459" w:rsidRDefault="004758EF" w:rsidP="00E92459">
      <w:pPr>
        <w:pStyle w:val="p1"/>
        <w:numPr>
          <w:ilvl w:val="0"/>
          <w:numId w:val="1"/>
        </w:numPr>
        <w:rPr>
          <w:ins w:id="84" w:author="Borghouts, Judith" w:date="2017-11-10T18:35:00Z"/>
          <w:rStyle w:val="apple-converted-space"/>
          <w:color w:val="auto"/>
        </w:rPr>
      </w:pPr>
      <w:ins w:id="85" w:author="Borghouts, Judith" w:date="2017-11-10T18:36:00Z">
        <w:r>
          <w:rPr>
            <w:rStyle w:val="apple-converted-space"/>
            <w:color w:val="auto"/>
          </w:rPr>
          <w:t xml:space="preserve">Participants in the notification condition will make longer visits to a tab </w:t>
        </w:r>
      </w:ins>
      <w:ins w:id="86" w:author="Borghouts, Judith" w:date="2017-11-11T14:22:00Z">
        <w:r w:rsidR="003A3FC0">
          <w:rPr>
            <w:rStyle w:val="apple-converted-space"/>
            <w:color w:val="auto"/>
          </w:rPr>
          <w:t>associated with the highest switch time.</w:t>
        </w:r>
      </w:ins>
    </w:p>
    <w:p w14:paraId="4E066841" w14:textId="66B75BA7" w:rsidR="00A502FA" w:rsidDel="004758EF" w:rsidRDefault="00513B0C">
      <w:pPr>
        <w:pStyle w:val="p1"/>
        <w:numPr>
          <w:ilvl w:val="1"/>
          <w:numId w:val="1"/>
        </w:numPr>
        <w:rPr>
          <w:del w:id="87" w:author="Borghouts, Judith" w:date="2017-11-10T18:35:00Z"/>
          <w:rStyle w:val="apple-converted-space"/>
          <w:color w:val="auto"/>
        </w:rPr>
        <w:pPrChange w:id="88" w:author="Borghouts, Judith" w:date="2017-11-10T18:35:00Z">
          <w:pPr>
            <w:pStyle w:val="p1"/>
            <w:numPr>
              <w:numId w:val="1"/>
            </w:numPr>
            <w:ind w:left="720" w:hanging="360"/>
          </w:pPr>
        </w:pPrChange>
      </w:pPr>
      <w:del w:id="89" w:author="Borghouts, Judith" w:date="2017-11-10T18:33:00Z">
        <w:r w:rsidDel="00C202F0">
          <w:rPr>
            <w:rStyle w:val="apple-converted-space"/>
            <w:color w:val="auto"/>
          </w:rPr>
          <w:delText xml:space="preserve">Participants in the </w:delText>
        </w:r>
      </w:del>
      <w:del w:id="90" w:author="Borghouts, Judith" w:date="2017-11-10T11:47:00Z">
        <w:r w:rsidDel="004F55C7">
          <w:rPr>
            <w:rStyle w:val="apple-converted-space"/>
            <w:color w:val="auto"/>
          </w:rPr>
          <w:delText xml:space="preserve">notification </w:delText>
        </w:r>
      </w:del>
      <w:del w:id="91" w:author="Borghouts, Judith" w:date="2017-11-10T18:33:00Z">
        <w:r w:rsidDel="00C202F0">
          <w:rPr>
            <w:rStyle w:val="apple-converted-space"/>
            <w:color w:val="auto"/>
          </w:rPr>
          <w:delText>condition w</w:delText>
        </w:r>
        <w:r w:rsidR="005C0E2F" w:rsidDel="00C202F0">
          <w:rPr>
            <w:rStyle w:val="apple-converted-space"/>
            <w:color w:val="auto"/>
          </w:rPr>
          <w:delText>ill make</w:delText>
        </w:r>
        <w:r w:rsidR="00B44236" w:rsidDel="00C202F0">
          <w:rPr>
            <w:rStyle w:val="apple-converted-space"/>
            <w:color w:val="auto"/>
          </w:rPr>
          <w:delText xml:space="preserve"> more but</w:delText>
        </w:r>
        <w:r w:rsidR="00A502FA" w:rsidDel="00C202F0">
          <w:rPr>
            <w:rStyle w:val="apple-converted-space"/>
            <w:color w:val="auto"/>
          </w:rPr>
          <w:delText xml:space="preserve"> shorter interruptions.</w:delText>
        </w:r>
      </w:del>
    </w:p>
    <w:p w14:paraId="231B103A" w14:textId="711A0D6F" w:rsidR="00D617CC" w:rsidRPr="00A502FA" w:rsidRDefault="005C0E2F" w:rsidP="00A502FA">
      <w:pPr>
        <w:pStyle w:val="p1"/>
        <w:numPr>
          <w:ilvl w:val="0"/>
          <w:numId w:val="1"/>
        </w:numPr>
        <w:rPr>
          <w:rStyle w:val="apple-converted-space"/>
          <w:color w:val="auto"/>
        </w:rPr>
      </w:pPr>
      <w:del w:id="92" w:author="Borghouts, Judith" w:date="2017-11-10T18:35:00Z">
        <w:r w:rsidRPr="00A502FA" w:rsidDel="004758EF">
          <w:rPr>
            <w:rStyle w:val="apple-converted-space"/>
            <w:color w:val="auto"/>
          </w:rPr>
          <w:delText xml:space="preserve">Participants </w:delText>
        </w:r>
        <w:r w:rsidR="00715977" w:rsidDel="004758EF">
          <w:rPr>
            <w:rStyle w:val="apple-converted-space"/>
            <w:color w:val="auto"/>
          </w:rPr>
          <w:delText xml:space="preserve">in the notification condition </w:delText>
        </w:r>
        <w:r w:rsidRPr="00A502FA" w:rsidDel="004758EF">
          <w:rPr>
            <w:rStyle w:val="apple-converted-space"/>
            <w:color w:val="auto"/>
          </w:rPr>
          <w:delText xml:space="preserve">will look up and enter fewer items </w:delText>
        </w:r>
        <w:r w:rsidR="00147C72" w:rsidRPr="00A502FA" w:rsidDel="004758EF">
          <w:rPr>
            <w:rStyle w:val="apple-converted-space"/>
            <w:color w:val="auto"/>
          </w:rPr>
          <w:delText>per switch.</w:delText>
        </w:r>
      </w:del>
      <w:ins w:id="93" w:author="Borghouts, Judith" w:date="2017-11-08T19:55:00Z">
        <w:r w:rsidR="00D617CC">
          <w:rPr>
            <w:rStyle w:val="apple-converted-space"/>
            <w:color w:val="auto"/>
          </w:rPr>
          <w:t>For participants in the notification condition, there will be a smaller difference in time estimates and actual durations of switches.</w:t>
        </w:r>
      </w:ins>
    </w:p>
    <w:p w14:paraId="2F5CC2EB" w14:textId="77777777" w:rsidR="000E5E27" w:rsidRDefault="000E5E27" w:rsidP="00C11FA8">
      <w:pPr>
        <w:rPr>
          <w:rFonts w:ascii="Helvetica" w:hAnsi="Helvetica"/>
          <w:sz w:val="18"/>
          <w:szCs w:val="22"/>
        </w:rPr>
      </w:pPr>
    </w:p>
    <w:p w14:paraId="51114246" w14:textId="0E6BD717" w:rsidR="00B74D9D" w:rsidRPr="0055154B" w:rsidRDefault="00B74D9D" w:rsidP="00C11FA8">
      <w:pPr>
        <w:rPr>
          <w:rFonts w:ascii="Helvetica" w:hAnsi="Helvetica"/>
          <w:b/>
          <w:sz w:val="18"/>
          <w:szCs w:val="22"/>
        </w:rPr>
      </w:pPr>
      <w:r w:rsidRPr="0055154B">
        <w:rPr>
          <w:rFonts w:ascii="Helvetica" w:hAnsi="Helvetica"/>
          <w:b/>
          <w:sz w:val="18"/>
          <w:szCs w:val="22"/>
        </w:rPr>
        <w:t>Discussion</w:t>
      </w:r>
    </w:p>
    <w:p w14:paraId="5DF8CD7B" w14:textId="36354F90" w:rsidR="00B74D9D" w:rsidRDefault="00B74D9D" w:rsidP="009909CB">
      <w:pPr>
        <w:rPr>
          <w:rFonts w:ascii="Helvetica" w:hAnsi="Helvetica"/>
          <w:sz w:val="18"/>
          <w:szCs w:val="22"/>
        </w:rPr>
      </w:pPr>
      <w:r>
        <w:rPr>
          <w:rFonts w:ascii="Helvetica" w:hAnsi="Helvetica"/>
          <w:sz w:val="18"/>
          <w:szCs w:val="22"/>
        </w:rPr>
        <w:t>The contribution of this study</w:t>
      </w:r>
      <w:r w:rsidR="009F0ECF">
        <w:rPr>
          <w:rFonts w:ascii="Helvetica" w:hAnsi="Helvetica"/>
          <w:sz w:val="18"/>
          <w:szCs w:val="22"/>
        </w:rPr>
        <w:t xml:space="preserve"> is showing that</w:t>
      </w:r>
      <w:r w:rsidR="0055154B">
        <w:rPr>
          <w:rFonts w:ascii="Helvetica" w:hAnsi="Helvetica"/>
          <w:sz w:val="18"/>
          <w:szCs w:val="22"/>
        </w:rPr>
        <w:t xml:space="preserve">, in addition to knowing interruption length </w:t>
      </w:r>
      <w:r w:rsidR="0055154B" w:rsidRPr="009F1172">
        <w:rPr>
          <w:rFonts w:ascii="Helvetica" w:hAnsi="Helvetica"/>
          <w:i/>
          <w:sz w:val="18"/>
          <w:szCs w:val="22"/>
        </w:rPr>
        <w:t>before</w:t>
      </w:r>
      <w:r w:rsidR="009F1172">
        <w:rPr>
          <w:rFonts w:ascii="Helvetica" w:hAnsi="Helvetica"/>
          <w:sz w:val="18"/>
          <w:szCs w:val="22"/>
        </w:rPr>
        <w:t xml:space="preserve"> an interruption</w:t>
      </w:r>
      <w:r w:rsidR="0055154B">
        <w:rPr>
          <w:rFonts w:ascii="Helvetica" w:hAnsi="Helvetica"/>
          <w:sz w:val="18"/>
          <w:szCs w:val="22"/>
        </w:rPr>
        <w:t>,</w:t>
      </w:r>
      <w:r w:rsidR="009F0ECF">
        <w:rPr>
          <w:rFonts w:ascii="Helvetica" w:hAnsi="Helvetica"/>
          <w:sz w:val="18"/>
          <w:szCs w:val="22"/>
        </w:rPr>
        <w:t xml:space="preserve"> people also learn to adapt to </w:t>
      </w:r>
      <w:del w:id="94" w:author="Borghouts, Judith" w:date="2017-11-10T18:29:00Z">
        <w:r w:rsidR="009F0ECF" w:rsidDel="004108C0">
          <w:rPr>
            <w:rFonts w:ascii="Helvetica" w:hAnsi="Helvetica"/>
            <w:sz w:val="18"/>
            <w:szCs w:val="22"/>
          </w:rPr>
          <w:delText xml:space="preserve">time </w:delText>
        </w:r>
      </w:del>
      <w:ins w:id="95" w:author="Borghouts, Judith" w:date="2017-11-10T18:29:00Z">
        <w:r w:rsidR="004108C0">
          <w:rPr>
            <w:rFonts w:ascii="Helvetica" w:hAnsi="Helvetica"/>
            <w:sz w:val="18"/>
            <w:szCs w:val="22"/>
          </w:rPr>
          <w:t xml:space="preserve">information access </w:t>
        </w:r>
      </w:ins>
      <w:r w:rsidR="009F0ECF">
        <w:rPr>
          <w:rFonts w:ascii="Helvetica" w:hAnsi="Helvetica"/>
          <w:sz w:val="18"/>
          <w:szCs w:val="22"/>
        </w:rPr>
        <w:t xml:space="preserve">costs if they receive feedback </w:t>
      </w:r>
      <w:r w:rsidR="009F0ECF" w:rsidRPr="009F1172">
        <w:rPr>
          <w:rFonts w:ascii="Helvetica" w:hAnsi="Helvetica"/>
          <w:i/>
          <w:sz w:val="18"/>
          <w:szCs w:val="22"/>
        </w:rPr>
        <w:t>after</w:t>
      </w:r>
      <w:r w:rsidR="00780AB9">
        <w:rPr>
          <w:rFonts w:ascii="Helvetica" w:hAnsi="Helvetica"/>
          <w:sz w:val="18"/>
          <w:szCs w:val="22"/>
        </w:rPr>
        <w:t xml:space="preserve"> </w:t>
      </w:r>
      <w:r w:rsidR="00B66170">
        <w:rPr>
          <w:rFonts w:ascii="Helvetica" w:hAnsi="Helvetica"/>
          <w:sz w:val="18"/>
          <w:szCs w:val="22"/>
        </w:rPr>
        <w:t>the</w:t>
      </w:r>
      <w:r w:rsidR="00780AB9">
        <w:rPr>
          <w:rFonts w:ascii="Helvetica" w:hAnsi="Helvetica"/>
          <w:sz w:val="18"/>
          <w:szCs w:val="22"/>
        </w:rPr>
        <w:t xml:space="preserve"> interruption</w:t>
      </w:r>
      <w:r w:rsidR="00B66170">
        <w:rPr>
          <w:rFonts w:ascii="Helvetica" w:hAnsi="Helvetica"/>
          <w:sz w:val="18"/>
          <w:szCs w:val="22"/>
        </w:rPr>
        <w:t xml:space="preserve"> has taken place.</w:t>
      </w:r>
      <w:r w:rsidR="009909CB">
        <w:rPr>
          <w:rFonts w:ascii="Helvetica" w:hAnsi="Helvetica"/>
          <w:sz w:val="18"/>
          <w:szCs w:val="22"/>
        </w:rPr>
        <w:t xml:space="preserve"> </w:t>
      </w:r>
    </w:p>
    <w:p w14:paraId="12E753D6" w14:textId="77777777" w:rsidR="009909CB" w:rsidRDefault="009909CB" w:rsidP="009909CB">
      <w:pPr>
        <w:rPr>
          <w:rFonts w:ascii="Helvetica" w:hAnsi="Helvetica"/>
          <w:sz w:val="18"/>
          <w:szCs w:val="22"/>
        </w:rPr>
      </w:pPr>
    </w:p>
    <w:p w14:paraId="5FD6E68A" w14:textId="4429A208" w:rsidR="00506589" w:rsidRPr="00FD2236" w:rsidRDefault="00506589" w:rsidP="00C11FA8">
      <w:pPr>
        <w:rPr>
          <w:rFonts w:ascii="Helvetica" w:hAnsi="Helvetica"/>
          <w:b/>
          <w:sz w:val="18"/>
          <w:szCs w:val="22"/>
        </w:rPr>
      </w:pPr>
      <w:r w:rsidRPr="00FD2236">
        <w:rPr>
          <w:rFonts w:ascii="Helvetica" w:hAnsi="Helvetica"/>
          <w:b/>
          <w:sz w:val="18"/>
          <w:szCs w:val="22"/>
        </w:rPr>
        <w:t>Study 2</w:t>
      </w:r>
      <w:r w:rsidR="008D25B0" w:rsidRPr="00FD2236">
        <w:rPr>
          <w:rFonts w:ascii="Helvetica" w:hAnsi="Helvetica"/>
          <w:b/>
          <w:sz w:val="18"/>
          <w:szCs w:val="22"/>
        </w:rPr>
        <w:t xml:space="preserve"> – field study</w:t>
      </w:r>
    </w:p>
    <w:p w14:paraId="676861EB" w14:textId="7A7750F6" w:rsidR="005A5B54" w:rsidRDefault="004A6523" w:rsidP="00C11FA8">
      <w:pPr>
        <w:rPr>
          <w:rFonts w:ascii="Helvetica" w:hAnsi="Helvetica"/>
          <w:sz w:val="18"/>
          <w:szCs w:val="22"/>
        </w:rPr>
      </w:pPr>
      <w:proofErr w:type="gramStart"/>
      <w:r>
        <w:rPr>
          <w:rFonts w:ascii="Helvetica" w:hAnsi="Helvetica"/>
          <w:sz w:val="18"/>
          <w:szCs w:val="22"/>
        </w:rPr>
        <w:t>In order to</w:t>
      </w:r>
      <w:proofErr w:type="gramEnd"/>
      <w:r>
        <w:rPr>
          <w:rFonts w:ascii="Helvetica" w:hAnsi="Helvetica"/>
          <w:sz w:val="18"/>
          <w:szCs w:val="22"/>
        </w:rPr>
        <w:t xml:space="preserve"> understand whether </w:t>
      </w:r>
      <w:r w:rsidR="00D855E6">
        <w:rPr>
          <w:rFonts w:ascii="Helvetica" w:hAnsi="Helvetica"/>
          <w:sz w:val="18"/>
          <w:szCs w:val="22"/>
        </w:rPr>
        <w:t xml:space="preserve">the notification will work in a less controlled </w:t>
      </w:r>
      <w:r w:rsidR="00744AD4">
        <w:rPr>
          <w:rFonts w:ascii="Helvetica" w:hAnsi="Helvetica"/>
          <w:sz w:val="18"/>
          <w:szCs w:val="22"/>
        </w:rPr>
        <w:t>setting</w:t>
      </w:r>
      <w:r w:rsidR="00606110">
        <w:rPr>
          <w:rFonts w:ascii="Helvetica" w:hAnsi="Helvetica"/>
          <w:sz w:val="18"/>
          <w:szCs w:val="22"/>
        </w:rPr>
        <w:t xml:space="preserve">, the study will be replicated </w:t>
      </w:r>
      <w:r w:rsidR="0037201E">
        <w:rPr>
          <w:rFonts w:ascii="Helvetica" w:hAnsi="Helvetica"/>
          <w:sz w:val="18"/>
          <w:szCs w:val="22"/>
        </w:rPr>
        <w:t xml:space="preserve">with </w:t>
      </w:r>
      <w:r w:rsidR="004B10F9">
        <w:rPr>
          <w:rFonts w:ascii="Helvetica" w:hAnsi="Helvetica"/>
          <w:sz w:val="18"/>
          <w:szCs w:val="22"/>
        </w:rPr>
        <w:t xml:space="preserve">data </w:t>
      </w:r>
      <w:r w:rsidR="00160964">
        <w:rPr>
          <w:rFonts w:ascii="Helvetica" w:hAnsi="Helvetica"/>
          <w:sz w:val="18"/>
          <w:szCs w:val="22"/>
        </w:rPr>
        <w:t xml:space="preserve">entry </w:t>
      </w:r>
      <w:r w:rsidR="004B10F9">
        <w:rPr>
          <w:rFonts w:ascii="Helvetica" w:hAnsi="Helvetica"/>
          <w:sz w:val="18"/>
          <w:szCs w:val="22"/>
        </w:rPr>
        <w:t>workers doing expenses work</w:t>
      </w:r>
      <w:r w:rsidR="0037201E">
        <w:rPr>
          <w:rFonts w:ascii="Helvetica" w:hAnsi="Helvetica"/>
          <w:sz w:val="18"/>
          <w:szCs w:val="22"/>
        </w:rPr>
        <w:t xml:space="preserve">. </w:t>
      </w:r>
      <w:r w:rsidR="00160964">
        <w:rPr>
          <w:rFonts w:ascii="Helvetica" w:hAnsi="Helvetica"/>
          <w:sz w:val="18"/>
          <w:szCs w:val="22"/>
        </w:rPr>
        <w:t>They</w:t>
      </w:r>
      <w:r w:rsidR="0037201E">
        <w:rPr>
          <w:rFonts w:ascii="Helvetica" w:hAnsi="Helvetica"/>
          <w:sz w:val="18"/>
          <w:szCs w:val="22"/>
        </w:rPr>
        <w:t xml:space="preserve"> will be asked to install the </w:t>
      </w:r>
      <w:r w:rsidR="00BE2323">
        <w:rPr>
          <w:rFonts w:ascii="Helvetica" w:hAnsi="Helvetica"/>
          <w:sz w:val="18"/>
          <w:szCs w:val="22"/>
        </w:rPr>
        <w:t xml:space="preserve">plug-in </w:t>
      </w:r>
      <w:r w:rsidR="00216C87">
        <w:rPr>
          <w:rFonts w:ascii="Helvetica" w:hAnsi="Helvetica"/>
          <w:sz w:val="18"/>
          <w:szCs w:val="22"/>
        </w:rPr>
        <w:t xml:space="preserve">in their browser and use </w:t>
      </w:r>
      <w:r w:rsidR="00E6195C">
        <w:rPr>
          <w:rFonts w:ascii="Helvetica" w:hAnsi="Helvetica"/>
          <w:sz w:val="18"/>
          <w:szCs w:val="22"/>
        </w:rPr>
        <w:t xml:space="preserve">it </w:t>
      </w:r>
      <w:r w:rsidR="00216C87">
        <w:rPr>
          <w:rFonts w:ascii="Helvetica" w:hAnsi="Helvetica"/>
          <w:sz w:val="18"/>
          <w:szCs w:val="22"/>
        </w:rPr>
        <w:t xml:space="preserve">when they </w:t>
      </w:r>
      <w:r w:rsidR="00326640">
        <w:rPr>
          <w:rFonts w:ascii="Helvetica" w:hAnsi="Helvetica"/>
          <w:sz w:val="18"/>
          <w:szCs w:val="22"/>
        </w:rPr>
        <w:t xml:space="preserve">are </w:t>
      </w:r>
      <w:r w:rsidR="00216C87">
        <w:rPr>
          <w:rFonts w:ascii="Helvetica" w:hAnsi="Helvetica"/>
          <w:sz w:val="18"/>
          <w:szCs w:val="22"/>
        </w:rPr>
        <w:t>process</w:t>
      </w:r>
      <w:r w:rsidR="00326640">
        <w:rPr>
          <w:rFonts w:ascii="Helvetica" w:hAnsi="Helvetica"/>
          <w:sz w:val="18"/>
          <w:szCs w:val="22"/>
        </w:rPr>
        <w:t>ing</w:t>
      </w:r>
      <w:r w:rsidR="00216C87">
        <w:rPr>
          <w:rFonts w:ascii="Helvetica" w:hAnsi="Helvetica"/>
          <w:sz w:val="18"/>
          <w:szCs w:val="22"/>
        </w:rPr>
        <w:t xml:space="preserve"> expenses. </w:t>
      </w:r>
      <w:r w:rsidR="00095AFC">
        <w:rPr>
          <w:rFonts w:ascii="Helvetica" w:hAnsi="Helvetica"/>
          <w:sz w:val="18"/>
          <w:szCs w:val="22"/>
        </w:rPr>
        <w:t>Participants</w:t>
      </w:r>
      <w:r w:rsidR="00C95400">
        <w:rPr>
          <w:rFonts w:ascii="Helvetica" w:hAnsi="Helvetica"/>
          <w:sz w:val="18"/>
          <w:szCs w:val="22"/>
        </w:rPr>
        <w:t xml:space="preserve"> can </w:t>
      </w:r>
      <w:r w:rsidR="00C43A55">
        <w:rPr>
          <w:rFonts w:ascii="Helvetica" w:hAnsi="Helvetica"/>
          <w:sz w:val="18"/>
          <w:szCs w:val="22"/>
        </w:rPr>
        <w:t xml:space="preserve">use the add-in to </w:t>
      </w:r>
      <w:r w:rsidR="00C95400">
        <w:rPr>
          <w:rFonts w:ascii="Helvetica" w:hAnsi="Helvetica"/>
          <w:sz w:val="18"/>
          <w:szCs w:val="22"/>
        </w:rPr>
        <w:t xml:space="preserve">select </w:t>
      </w:r>
      <w:r w:rsidR="00C31759">
        <w:rPr>
          <w:rFonts w:ascii="Helvetica" w:hAnsi="Helvetica"/>
          <w:sz w:val="18"/>
          <w:szCs w:val="22"/>
        </w:rPr>
        <w:t>the</w:t>
      </w:r>
      <w:r w:rsidR="00C95400">
        <w:rPr>
          <w:rFonts w:ascii="Helvetica" w:hAnsi="Helvetica"/>
          <w:sz w:val="18"/>
          <w:szCs w:val="22"/>
        </w:rPr>
        <w:t xml:space="preserve"> browser page </w:t>
      </w:r>
      <w:r w:rsidR="00C31759">
        <w:rPr>
          <w:rFonts w:ascii="Helvetica" w:hAnsi="Helvetica"/>
          <w:sz w:val="18"/>
          <w:szCs w:val="22"/>
        </w:rPr>
        <w:t xml:space="preserve">which shows the expenses system </w:t>
      </w:r>
      <w:r w:rsidR="00C95400">
        <w:rPr>
          <w:rFonts w:ascii="Helvetica" w:hAnsi="Helvetica"/>
          <w:sz w:val="18"/>
          <w:szCs w:val="22"/>
        </w:rPr>
        <w:t xml:space="preserve">as the ‘main task page’. </w:t>
      </w:r>
      <w:r w:rsidR="008B2C6E">
        <w:rPr>
          <w:rFonts w:ascii="Helvetica" w:hAnsi="Helvetica"/>
          <w:sz w:val="18"/>
          <w:szCs w:val="22"/>
        </w:rPr>
        <w:t>Every time they switch away from this page, or if the page is inactive for more than x seconds</w:t>
      </w:r>
      <w:r w:rsidR="00E84789">
        <w:rPr>
          <w:rFonts w:ascii="Helvetica" w:hAnsi="Helvetica"/>
          <w:sz w:val="18"/>
          <w:szCs w:val="22"/>
        </w:rPr>
        <w:t xml:space="preserve">, </w:t>
      </w:r>
      <w:r w:rsidR="00211A65">
        <w:rPr>
          <w:rFonts w:ascii="Helvetica" w:hAnsi="Helvetica"/>
          <w:sz w:val="18"/>
          <w:szCs w:val="22"/>
        </w:rPr>
        <w:t>a JavaScript event will be</w:t>
      </w:r>
      <w:r w:rsidR="00EE4564">
        <w:rPr>
          <w:rFonts w:ascii="Helvetica" w:hAnsi="Helvetica"/>
          <w:sz w:val="18"/>
          <w:szCs w:val="22"/>
        </w:rPr>
        <w:t xml:space="preserve"> triggered to log the timestamp</w:t>
      </w:r>
      <w:r w:rsidR="00211A65">
        <w:rPr>
          <w:rFonts w:ascii="Helvetica" w:hAnsi="Helvetica"/>
          <w:sz w:val="18"/>
          <w:szCs w:val="22"/>
        </w:rPr>
        <w:t xml:space="preserve">. </w:t>
      </w:r>
      <w:r w:rsidR="00B71C28">
        <w:rPr>
          <w:rFonts w:ascii="Helvetica" w:hAnsi="Helvetica"/>
          <w:sz w:val="18"/>
          <w:szCs w:val="22"/>
        </w:rPr>
        <w:t>This event will be trigg</w:t>
      </w:r>
      <w:r w:rsidR="001A57AF">
        <w:rPr>
          <w:rFonts w:ascii="Helvetica" w:hAnsi="Helvetica"/>
          <w:sz w:val="18"/>
          <w:szCs w:val="22"/>
        </w:rPr>
        <w:t>e</w:t>
      </w:r>
      <w:r w:rsidR="00B71C28">
        <w:rPr>
          <w:rFonts w:ascii="Helvetica" w:hAnsi="Helvetica"/>
          <w:sz w:val="18"/>
          <w:szCs w:val="22"/>
        </w:rPr>
        <w:t>red again when th</w:t>
      </w:r>
      <w:r w:rsidR="001A57AF">
        <w:rPr>
          <w:rFonts w:ascii="Helvetica" w:hAnsi="Helvetica"/>
          <w:sz w:val="18"/>
          <w:szCs w:val="22"/>
        </w:rPr>
        <w:t>e user returns to the page. The</w:t>
      </w:r>
      <w:r w:rsidR="00B71C28">
        <w:rPr>
          <w:rFonts w:ascii="Helvetica" w:hAnsi="Helvetica"/>
          <w:sz w:val="18"/>
          <w:szCs w:val="22"/>
        </w:rPr>
        <w:t xml:space="preserve"> timestamps will be used </w:t>
      </w:r>
      <w:r w:rsidR="00CA5C82">
        <w:rPr>
          <w:rFonts w:ascii="Helvetica" w:hAnsi="Helvetica"/>
          <w:sz w:val="18"/>
          <w:szCs w:val="22"/>
        </w:rPr>
        <w:t xml:space="preserve">(and stored in an online spreadsheet?) </w:t>
      </w:r>
      <w:r w:rsidR="00B71C28">
        <w:rPr>
          <w:rFonts w:ascii="Helvetica" w:hAnsi="Helvetica"/>
          <w:sz w:val="18"/>
          <w:szCs w:val="22"/>
        </w:rPr>
        <w:t>to determine the</w:t>
      </w:r>
      <w:r w:rsidR="00C548DD">
        <w:rPr>
          <w:rFonts w:ascii="Helvetica" w:hAnsi="Helvetica"/>
          <w:sz w:val="18"/>
          <w:szCs w:val="22"/>
        </w:rPr>
        <w:t xml:space="preserve"> numbe</w:t>
      </w:r>
      <w:r w:rsidR="00CA5C82">
        <w:rPr>
          <w:rFonts w:ascii="Helvetica" w:hAnsi="Helvetica"/>
          <w:sz w:val="18"/>
          <w:szCs w:val="22"/>
        </w:rPr>
        <w:t>r and duration of interruptions.</w:t>
      </w:r>
    </w:p>
    <w:p w14:paraId="5CB39B58" w14:textId="77777777" w:rsidR="005A5B54" w:rsidRDefault="005A5B54" w:rsidP="005A5B54">
      <w:pPr>
        <w:rPr>
          <w:rFonts w:ascii="Helvetica" w:hAnsi="Helvetica"/>
          <w:sz w:val="18"/>
          <w:szCs w:val="22"/>
        </w:rPr>
      </w:pPr>
      <w:r>
        <w:rPr>
          <w:rFonts w:ascii="Helvetica" w:hAnsi="Helvetica"/>
          <w:sz w:val="18"/>
          <w:szCs w:val="22"/>
        </w:rPr>
        <w:t xml:space="preserve">To observe the effect of time feedback, the participants will be divided into a control and experimental group. </w:t>
      </w:r>
    </w:p>
    <w:p w14:paraId="38F068F3" w14:textId="4D5BE984" w:rsidR="00DD2F71" w:rsidRDefault="005A5B54" w:rsidP="00E255DB">
      <w:pPr>
        <w:rPr>
          <w:rFonts w:ascii="Helvetica" w:hAnsi="Helvetica"/>
          <w:sz w:val="18"/>
          <w:szCs w:val="22"/>
        </w:rPr>
      </w:pPr>
      <w:r>
        <w:rPr>
          <w:rFonts w:ascii="Helvetica" w:hAnsi="Helvetica"/>
          <w:sz w:val="18"/>
          <w:szCs w:val="22"/>
        </w:rPr>
        <w:t xml:space="preserve">The </w:t>
      </w:r>
      <w:r w:rsidR="00155930">
        <w:rPr>
          <w:rFonts w:ascii="Helvetica" w:hAnsi="Helvetica"/>
          <w:sz w:val="18"/>
          <w:szCs w:val="22"/>
        </w:rPr>
        <w:t>experimental</w:t>
      </w:r>
      <w:r>
        <w:rPr>
          <w:rFonts w:ascii="Helvetica" w:hAnsi="Helvetica"/>
          <w:sz w:val="18"/>
          <w:szCs w:val="22"/>
        </w:rPr>
        <w:t xml:space="preserve"> group will be asked to install the plug-in</w:t>
      </w:r>
      <w:r w:rsidR="008B2C6E">
        <w:rPr>
          <w:rFonts w:ascii="Helvetica" w:hAnsi="Helvetica"/>
          <w:sz w:val="18"/>
          <w:szCs w:val="22"/>
        </w:rPr>
        <w:t xml:space="preserve"> and </w:t>
      </w:r>
      <w:r w:rsidR="00E255DB">
        <w:rPr>
          <w:rFonts w:ascii="Helvetica" w:hAnsi="Helvetica"/>
          <w:sz w:val="18"/>
          <w:szCs w:val="22"/>
        </w:rPr>
        <w:t>will receive a notification. If the main task page is not in focus</w:t>
      </w:r>
      <w:r w:rsidR="00D070DB">
        <w:rPr>
          <w:rFonts w:ascii="Helvetica" w:hAnsi="Helvetica"/>
          <w:sz w:val="18"/>
          <w:szCs w:val="22"/>
        </w:rPr>
        <w:t>, either because participants have switched to another page or if it has been inactive for x seconds</w:t>
      </w:r>
      <w:r w:rsidR="00671E08">
        <w:rPr>
          <w:rFonts w:ascii="Helvetica" w:hAnsi="Helvetica"/>
          <w:sz w:val="18"/>
          <w:szCs w:val="22"/>
        </w:rPr>
        <w:t xml:space="preserve">, they will receive a notification with a warning message. Upon returning to the expenses </w:t>
      </w:r>
      <w:r w:rsidR="009437A4">
        <w:rPr>
          <w:rFonts w:ascii="Helvetica" w:hAnsi="Helvetica"/>
          <w:sz w:val="18"/>
          <w:szCs w:val="22"/>
        </w:rPr>
        <w:t>page</w:t>
      </w:r>
      <w:r w:rsidR="00671E08">
        <w:rPr>
          <w:rFonts w:ascii="Helvetica" w:hAnsi="Helvetica"/>
          <w:sz w:val="18"/>
          <w:szCs w:val="22"/>
        </w:rPr>
        <w:t xml:space="preserve">, </w:t>
      </w:r>
      <w:r w:rsidR="009437A4">
        <w:rPr>
          <w:rFonts w:ascii="Helvetica" w:hAnsi="Helvetica"/>
          <w:sz w:val="18"/>
          <w:szCs w:val="22"/>
        </w:rPr>
        <w:t xml:space="preserve">they will receive a notification indicating how long they were away from the page. </w:t>
      </w:r>
      <w:r w:rsidR="00762E5E">
        <w:rPr>
          <w:rFonts w:ascii="Helvetica" w:hAnsi="Helvetica"/>
          <w:sz w:val="18"/>
          <w:szCs w:val="22"/>
        </w:rPr>
        <w:t xml:space="preserve">The control group will be asked to install the plug-in, but will receive no notifications. It is explained that the purpose of the study is to </w:t>
      </w:r>
      <w:r w:rsidR="00DD666C">
        <w:rPr>
          <w:rFonts w:ascii="Helvetica" w:hAnsi="Helvetica"/>
          <w:sz w:val="18"/>
          <w:szCs w:val="22"/>
        </w:rPr>
        <w:t>look at</w:t>
      </w:r>
      <w:r w:rsidR="00762E5E">
        <w:rPr>
          <w:rFonts w:ascii="Helvetica" w:hAnsi="Helvetica"/>
          <w:sz w:val="18"/>
          <w:szCs w:val="22"/>
        </w:rPr>
        <w:t xml:space="preserve"> </w:t>
      </w:r>
      <w:r w:rsidR="00F55941">
        <w:rPr>
          <w:rFonts w:ascii="Helvetica" w:hAnsi="Helvetica"/>
          <w:sz w:val="18"/>
          <w:szCs w:val="22"/>
        </w:rPr>
        <w:t>working patterns</w:t>
      </w:r>
      <w:r w:rsidR="00762E5E">
        <w:rPr>
          <w:rFonts w:ascii="Helvetica" w:hAnsi="Helvetica"/>
          <w:sz w:val="18"/>
          <w:szCs w:val="22"/>
        </w:rPr>
        <w:t xml:space="preserve">, and </w:t>
      </w:r>
      <w:r w:rsidR="00CC6DEB">
        <w:rPr>
          <w:rFonts w:ascii="Helvetica" w:hAnsi="Helvetica"/>
          <w:sz w:val="18"/>
          <w:szCs w:val="22"/>
        </w:rPr>
        <w:t xml:space="preserve">all </w:t>
      </w:r>
      <w:r w:rsidR="00762E5E">
        <w:rPr>
          <w:rFonts w:ascii="Helvetica" w:hAnsi="Helvetica"/>
          <w:sz w:val="18"/>
          <w:szCs w:val="22"/>
        </w:rPr>
        <w:t xml:space="preserve">participants will be able to see their </w:t>
      </w:r>
      <w:r w:rsidR="00B660B9">
        <w:rPr>
          <w:rFonts w:ascii="Helvetica" w:hAnsi="Helvetica"/>
          <w:sz w:val="18"/>
          <w:szCs w:val="22"/>
        </w:rPr>
        <w:t xml:space="preserve">own </w:t>
      </w:r>
      <w:r w:rsidR="00896355">
        <w:rPr>
          <w:rFonts w:ascii="Helvetica" w:hAnsi="Helvetica"/>
          <w:sz w:val="18"/>
          <w:szCs w:val="22"/>
        </w:rPr>
        <w:t>data at the end of the study.</w:t>
      </w:r>
    </w:p>
    <w:p w14:paraId="5A5E659D" w14:textId="2DE57ECE" w:rsidR="00981E84" w:rsidRDefault="00F928F3" w:rsidP="00C11FA8">
      <w:pPr>
        <w:rPr>
          <w:rFonts w:ascii="Helvetica" w:hAnsi="Helvetica"/>
          <w:sz w:val="18"/>
          <w:szCs w:val="22"/>
        </w:rPr>
      </w:pPr>
      <w:r>
        <w:rPr>
          <w:rFonts w:ascii="Helvetica" w:hAnsi="Helvetica"/>
          <w:sz w:val="18"/>
          <w:szCs w:val="22"/>
        </w:rPr>
        <w:t>Participants will be asked to use the add-in for one week</w:t>
      </w:r>
      <w:r w:rsidR="00C22B53">
        <w:rPr>
          <w:rFonts w:ascii="Helvetica" w:hAnsi="Helvetica"/>
          <w:sz w:val="18"/>
          <w:szCs w:val="22"/>
        </w:rPr>
        <w:t xml:space="preserve"> in which they </w:t>
      </w:r>
      <w:proofErr w:type="gramStart"/>
      <w:r w:rsidR="00C22B53">
        <w:rPr>
          <w:rFonts w:ascii="Helvetica" w:hAnsi="Helvetica"/>
          <w:sz w:val="18"/>
          <w:szCs w:val="22"/>
        </w:rPr>
        <w:t>have to</w:t>
      </w:r>
      <w:proofErr w:type="gramEnd"/>
      <w:r w:rsidR="00C22B53">
        <w:rPr>
          <w:rFonts w:ascii="Helvetica" w:hAnsi="Helvetica"/>
          <w:sz w:val="18"/>
          <w:szCs w:val="22"/>
        </w:rPr>
        <w:t xml:space="preserve"> do a substantial amount of expenses work</w:t>
      </w:r>
      <w:r w:rsidR="00EB2FFF">
        <w:rPr>
          <w:rFonts w:ascii="Helvetica" w:hAnsi="Helvetica"/>
          <w:sz w:val="18"/>
          <w:szCs w:val="22"/>
        </w:rPr>
        <w:t>, and</w:t>
      </w:r>
      <w:r w:rsidR="00361695">
        <w:rPr>
          <w:rFonts w:ascii="Helvetica" w:hAnsi="Helvetica"/>
          <w:sz w:val="18"/>
          <w:szCs w:val="22"/>
        </w:rPr>
        <w:t xml:space="preserve"> keep a diary of their </w:t>
      </w:r>
      <w:r w:rsidR="003F6360">
        <w:rPr>
          <w:rFonts w:ascii="Helvetica" w:hAnsi="Helvetica"/>
          <w:sz w:val="18"/>
          <w:szCs w:val="22"/>
        </w:rPr>
        <w:t>expenses tasks</w:t>
      </w:r>
      <w:r w:rsidR="00361695">
        <w:rPr>
          <w:rFonts w:ascii="Helvetica" w:hAnsi="Helvetica"/>
          <w:sz w:val="18"/>
          <w:szCs w:val="22"/>
        </w:rPr>
        <w:t>. Within a week of finishing the diary, a follow-up interview will be scheduled</w:t>
      </w:r>
      <w:r w:rsidR="00761328">
        <w:rPr>
          <w:rFonts w:ascii="Helvetica" w:hAnsi="Helvetica"/>
          <w:sz w:val="18"/>
          <w:szCs w:val="22"/>
        </w:rPr>
        <w:t xml:space="preserve"> </w:t>
      </w:r>
      <w:r w:rsidR="00BC1DB3">
        <w:rPr>
          <w:rFonts w:ascii="Helvetica" w:hAnsi="Helvetica"/>
          <w:sz w:val="18"/>
          <w:szCs w:val="22"/>
        </w:rPr>
        <w:t xml:space="preserve">to gather </w:t>
      </w:r>
      <w:r w:rsidR="00761328">
        <w:rPr>
          <w:rFonts w:ascii="Helvetica" w:hAnsi="Helvetica"/>
          <w:sz w:val="18"/>
          <w:szCs w:val="22"/>
        </w:rPr>
        <w:t xml:space="preserve">more detailed explanations </w:t>
      </w:r>
      <w:r w:rsidR="00385AB9">
        <w:rPr>
          <w:rFonts w:ascii="Helvetica" w:hAnsi="Helvetica"/>
          <w:sz w:val="18"/>
          <w:szCs w:val="22"/>
        </w:rPr>
        <w:t>of participants’ experiences of using the add-in.</w:t>
      </w:r>
    </w:p>
    <w:p w14:paraId="05FAD342" w14:textId="77777777" w:rsidR="009437A4" w:rsidRDefault="009437A4" w:rsidP="00C11FA8">
      <w:pPr>
        <w:rPr>
          <w:rFonts w:ascii="Helvetica" w:hAnsi="Helvetica"/>
          <w:sz w:val="18"/>
          <w:szCs w:val="22"/>
        </w:rPr>
      </w:pPr>
    </w:p>
    <w:p w14:paraId="65A72EE4" w14:textId="7384819C" w:rsidR="00FB4ACD" w:rsidRDefault="00DF4A9C" w:rsidP="00C11FA8">
      <w:pPr>
        <w:rPr>
          <w:rFonts w:ascii="Helvetica" w:hAnsi="Helvetica"/>
          <w:sz w:val="18"/>
          <w:szCs w:val="22"/>
        </w:rPr>
      </w:pPr>
      <w:r>
        <w:rPr>
          <w:rFonts w:ascii="Helvetica" w:hAnsi="Helvetica"/>
          <w:sz w:val="18"/>
          <w:szCs w:val="22"/>
        </w:rPr>
        <w:t xml:space="preserve">The study aims to address the following research question: </w:t>
      </w:r>
      <w:r w:rsidR="00083707">
        <w:rPr>
          <w:rFonts w:ascii="Helvetica" w:hAnsi="Helvetica"/>
          <w:sz w:val="18"/>
          <w:szCs w:val="22"/>
        </w:rPr>
        <w:t xml:space="preserve">does feedback on interruption length </w:t>
      </w:r>
      <w:proofErr w:type="gramStart"/>
      <w:r w:rsidR="00083707">
        <w:rPr>
          <w:rFonts w:ascii="Helvetica" w:hAnsi="Helvetica"/>
          <w:sz w:val="18"/>
          <w:szCs w:val="22"/>
        </w:rPr>
        <w:t>have an effect on</w:t>
      </w:r>
      <w:proofErr w:type="gramEnd"/>
      <w:r w:rsidR="00083707">
        <w:rPr>
          <w:rFonts w:ascii="Helvetica" w:hAnsi="Helvetica"/>
          <w:sz w:val="18"/>
          <w:szCs w:val="22"/>
        </w:rPr>
        <w:t xml:space="preserve"> people’</w:t>
      </w:r>
      <w:r w:rsidR="00CD6632">
        <w:rPr>
          <w:rFonts w:ascii="Helvetica" w:hAnsi="Helvetica"/>
          <w:sz w:val="18"/>
          <w:szCs w:val="22"/>
        </w:rPr>
        <w:t>s self-interruption</w:t>
      </w:r>
      <w:r w:rsidR="009647F1">
        <w:rPr>
          <w:rFonts w:ascii="Helvetica" w:hAnsi="Helvetica"/>
          <w:sz w:val="18"/>
          <w:szCs w:val="22"/>
        </w:rPr>
        <w:t xml:space="preserve"> behaviour</w:t>
      </w:r>
      <w:r w:rsidR="00083707">
        <w:rPr>
          <w:rFonts w:ascii="Helvetica" w:hAnsi="Helvetica"/>
          <w:sz w:val="18"/>
          <w:szCs w:val="22"/>
        </w:rPr>
        <w:t xml:space="preserve"> for expenses work in a finance office setting? </w:t>
      </w:r>
    </w:p>
    <w:p w14:paraId="73820CE7" w14:textId="77777777" w:rsidR="00755948" w:rsidRDefault="00755948" w:rsidP="00C11FA8">
      <w:pPr>
        <w:rPr>
          <w:rFonts w:ascii="Helvetica" w:hAnsi="Helvetica"/>
          <w:sz w:val="18"/>
          <w:szCs w:val="22"/>
        </w:rPr>
      </w:pPr>
    </w:p>
    <w:p w14:paraId="27CB7A90" w14:textId="22FFEE73" w:rsidR="008D25B0" w:rsidRPr="006777B6" w:rsidRDefault="008D25B0" w:rsidP="00C11FA8">
      <w:pPr>
        <w:rPr>
          <w:rFonts w:ascii="Helvetica" w:hAnsi="Helvetica"/>
          <w:b/>
          <w:sz w:val="18"/>
          <w:szCs w:val="22"/>
        </w:rPr>
      </w:pPr>
      <w:r w:rsidRPr="006777B6">
        <w:rPr>
          <w:rFonts w:ascii="Helvetica" w:hAnsi="Helvetica"/>
          <w:b/>
          <w:sz w:val="18"/>
          <w:szCs w:val="22"/>
        </w:rPr>
        <w:t xml:space="preserve">Method </w:t>
      </w:r>
    </w:p>
    <w:p w14:paraId="5ADE6754" w14:textId="62D52A59" w:rsidR="004437DA" w:rsidRPr="006777B6" w:rsidRDefault="00E82213" w:rsidP="00C11FA8">
      <w:pPr>
        <w:rPr>
          <w:rFonts w:ascii="Helvetica" w:hAnsi="Helvetica"/>
          <w:b/>
          <w:sz w:val="18"/>
          <w:szCs w:val="22"/>
        </w:rPr>
      </w:pPr>
      <w:r w:rsidRPr="006777B6">
        <w:rPr>
          <w:rFonts w:ascii="Helvetica" w:hAnsi="Helvetica"/>
          <w:b/>
          <w:sz w:val="18"/>
          <w:szCs w:val="22"/>
        </w:rPr>
        <w:t>Participants</w:t>
      </w:r>
    </w:p>
    <w:p w14:paraId="7CE47122" w14:textId="60BE5886" w:rsidR="00E82213" w:rsidRDefault="00E82213" w:rsidP="00C11FA8">
      <w:pPr>
        <w:rPr>
          <w:rFonts w:ascii="Helvetica" w:hAnsi="Helvetica"/>
          <w:sz w:val="18"/>
          <w:szCs w:val="22"/>
        </w:rPr>
      </w:pPr>
      <w:r>
        <w:rPr>
          <w:rFonts w:ascii="Helvetica" w:hAnsi="Helvetica"/>
          <w:sz w:val="18"/>
          <w:szCs w:val="22"/>
        </w:rPr>
        <w:t xml:space="preserve">Ten participants will take part in the study. </w:t>
      </w:r>
      <w:r w:rsidR="005E74E9">
        <w:rPr>
          <w:rFonts w:ascii="Helvetica" w:hAnsi="Helvetica"/>
          <w:sz w:val="18"/>
          <w:szCs w:val="22"/>
        </w:rPr>
        <w:t xml:space="preserve">They will be reimbursed with x for their participation. </w:t>
      </w:r>
      <w:r w:rsidR="007C5792">
        <w:rPr>
          <w:rFonts w:ascii="Helvetica" w:hAnsi="Helvetica"/>
          <w:sz w:val="18"/>
          <w:szCs w:val="22"/>
        </w:rPr>
        <w:t>Participation wil</w:t>
      </w:r>
      <w:r w:rsidR="00B65888">
        <w:rPr>
          <w:rFonts w:ascii="Helvetica" w:hAnsi="Helvetica"/>
          <w:sz w:val="18"/>
          <w:szCs w:val="22"/>
        </w:rPr>
        <w:t>l be limited to those who use a</w:t>
      </w:r>
      <w:r w:rsidR="007C5792">
        <w:rPr>
          <w:rFonts w:ascii="Helvetica" w:hAnsi="Helvetica"/>
          <w:sz w:val="18"/>
          <w:szCs w:val="22"/>
        </w:rPr>
        <w:t xml:space="preserve"> </w:t>
      </w:r>
      <w:r w:rsidR="006B746F">
        <w:rPr>
          <w:rFonts w:ascii="Helvetica" w:hAnsi="Helvetica"/>
          <w:sz w:val="18"/>
          <w:szCs w:val="22"/>
        </w:rPr>
        <w:t>browser-based</w:t>
      </w:r>
      <w:r w:rsidR="007C5792">
        <w:rPr>
          <w:rFonts w:ascii="Helvetica" w:hAnsi="Helvetica"/>
          <w:sz w:val="18"/>
          <w:szCs w:val="22"/>
        </w:rPr>
        <w:t xml:space="preserve"> expen</w:t>
      </w:r>
      <w:r w:rsidR="004B7ED1">
        <w:rPr>
          <w:rFonts w:ascii="Helvetica" w:hAnsi="Helvetica"/>
          <w:sz w:val="18"/>
          <w:szCs w:val="22"/>
        </w:rPr>
        <w:t xml:space="preserve">ses system (e.g. UCL </w:t>
      </w:r>
      <w:proofErr w:type="spellStart"/>
      <w:r w:rsidR="004B7ED1">
        <w:rPr>
          <w:rFonts w:ascii="Helvetica" w:hAnsi="Helvetica"/>
          <w:sz w:val="18"/>
          <w:szCs w:val="22"/>
        </w:rPr>
        <w:t>myFinance</w:t>
      </w:r>
      <w:proofErr w:type="spellEnd"/>
      <w:r w:rsidR="004B7ED1">
        <w:rPr>
          <w:rFonts w:ascii="Helvetica" w:hAnsi="Helvetica"/>
          <w:sz w:val="18"/>
          <w:szCs w:val="22"/>
        </w:rPr>
        <w:t>)</w:t>
      </w:r>
      <w:r w:rsidR="007C5792">
        <w:rPr>
          <w:rFonts w:ascii="Helvetica" w:hAnsi="Helvetica"/>
          <w:sz w:val="18"/>
          <w:szCs w:val="22"/>
        </w:rPr>
        <w:t xml:space="preserve"> and use Google Chrome, or </w:t>
      </w:r>
      <w:r w:rsidR="004B7ED1">
        <w:rPr>
          <w:rFonts w:ascii="Helvetica" w:hAnsi="Helvetica"/>
          <w:sz w:val="18"/>
          <w:szCs w:val="22"/>
        </w:rPr>
        <w:t>are willing</w:t>
      </w:r>
      <w:r w:rsidR="007C5792">
        <w:rPr>
          <w:rFonts w:ascii="Helvetica" w:hAnsi="Helvetica"/>
          <w:sz w:val="18"/>
          <w:szCs w:val="22"/>
        </w:rPr>
        <w:t xml:space="preserve"> to install Google Chrome to be able to use the plug-in.</w:t>
      </w:r>
    </w:p>
    <w:p w14:paraId="39835FE8" w14:textId="77777777" w:rsidR="00B618F9" w:rsidRDefault="00B618F9" w:rsidP="00C11FA8">
      <w:pPr>
        <w:rPr>
          <w:rFonts w:ascii="Helvetica" w:hAnsi="Helvetica"/>
          <w:sz w:val="18"/>
          <w:szCs w:val="22"/>
        </w:rPr>
      </w:pPr>
    </w:p>
    <w:p w14:paraId="212EDCEE" w14:textId="1DDE6104" w:rsidR="004437DA" w:rsidRPr="00C6097B" w:rsidRDefault="004437DA" w:rsidP="00C11FA8">
      <w:pPr>
        <w:rPr>
          <w:rFonts w:ascii="Helvetica" w:hAnsi="Helvetica"/>
          <w:b/>
          <w:sz w:val="18"/>
          <w:szCs w:val="22"/>
        </w:rPr>
      </w:pPr>
      <w:r w:rsidRPr="00C6097B">
        <w:rPr>
          <w:rFonts w:ascii="Helvetica" w:hAnsi="Helvetica"/>
          <w:b/>
          <w:sz w:val="18"/>
          <w:szCs w:val="22"/>
        </w:rPr>
        <w:t>Materials</w:t>
      </w:r>
    </w:p>
    <w:p w14:paraId="19CA7299" w14:textId="1F817497" w:rsidR="00AC4D9F" w:rsidRDefault="00A96754" w:rsidP="00C11FA8">
      <w:pPr>
        <w:rPr>
          <w:rFonts w:ascii="Helvetica" w:hAnsi="Helvetica"/>
          <w:sz w:val="18"/>
          <w:szCs w:val="22"/>
        </w:rPr>
      </w:pPr>
      <w:r>
        <w:rPr>
          <w:rFonts w:ascii="Helvetica" w:hAnsi="Helvetica"/>
          <w:sz w:val="18"/>
          <w:szCs w:val="22"/>
        </w:rPr>
        <w:t xml:space="preserve">The task studied will be expenses </w:t>
      </w:r>
      <w:r w:rsidR="00FF5B1B">
        <w:rPr>
          <w:rFonts w:ascii="Helvetica" w:hAnsi="Helvetica"/>
          <w:sz w:val="18"/>
          <w:szCs w:val="22"/>
        </w:rPr>
        <w:t>tasks</w:t>
      </w:r>
      <w:r>
        <w:rPr>
          <w:rFonts w:ascii="Helvetica" w:hAnsi="Helvetica"/>
          <w:sz w:val="18"/>
          <w:szCs w:val="22"/>
        </w:rPr>
        <w:t xml:space="preserve"> </w:t>
      </w:r>
      <w:r w:rsidR="00FF5B1B">
        <w:rPr>
          <w:rFonts w:ascii="Helvetica" w:hAnsi="Helvetica"/>
          <w:sz w:val="18"/>
          <w:szCs w:val="22"/>
        </w:rPr>
        <w:t>data entry workers</w:t>
      </w:r>
      <w:r w:rsidR="007B632F">
        <w:rPr>
          <w:rFonts w:ascii="Helvetica" w:hAnsi="Helvetica"/>
          <w:sz w:val="18"/>
          <w:szCs w:val="22"/>
        </w:rPr>
        <w:t xml:space="preserve"> </w:t>
      </w:r>
      <w:r w:rsidR="00FF5B1B">
        <w:rPr>
          <w:rFonts w:ascii="Helvetica" w:hAnsi="Helvetica"/>
          <w:sz w:val="18"/>
          <w:szCs w:val="22"/>
        </w:rPr>
        <w:t>carry out as part of their work</w:t>
      </w:r>
      <w:r w:rsidR="007B632F">
        <w:rPr>
          <w:rFonts w:ascii="Helvetica" w:hAnsi="Helvetica"/>
          <w:sz w:val="18"/>
          <w:szCs w:val="22"/>
        </w:rPr>
        <w:t xml:space="preserve">, which is done in a browser. </w:t>
      </w:r>
      <w:r w:rsidR="00581361">
        <w:rPr>
          <w:rFonts w:ascii="Helvetica" w:hAnsi="Helvetica"/>
          <w:sz w:val="18"/>
          <w:szCs w:val="22"/>
        </w:rPr>
        <w:t xml:space="preserve">The same browser plug-in as in the first study will be used. </w:t>
      </w:r>
      <w:r w:rsidR="00BD1E01">
        <w:rPr>
          <w:rFonts w:ascii="Helvetica" w:hAnsi="Helvetica"/>
          <w:sz w:val="18"/>
          <w:szCs w:val="22"/>
        </w:rPr>
        <w:t>Some</w:t>
      </w:r>
      <w:r w:rsidR="00167332">
        <w:rPr>
          <w:rFonts w:ascii="Helvetica" w:hAnsi="Helvetica"/>
          <w:sz w:val="18"/>
          <w:szCs w:val="22"/>
        </w:rPr>
        <w:t xml:space="preserve"> expenses system</w:t>
      </w:r>
      <w:r w:rsidR="00BD1E01">
        <w:rPr>
          <w:rFonts w:ascii="Helvetica" w:hAnsi="Helvetica"/>
          <w:sz w:val="18"/>
          <w:szCs w:val="22"/>
        </w:rPr>
        <w:t>s</w:t>
      </w:r>
      <w:r w:rsidR="00167332">
        <w:rPr>
          <w:rFonts w:ascii="Helvetica" w:hAnsi="Helvetica"/>
          <w:sz w:val="18"/>
          <w:szCs w:val="22"/>
        </w:rPr>
        <w:t xml:space="preserve"> </w:t>
      </w:r>
      <w:r w:rsidR="00BD1E01">
        <w:rPr>
          <w:rFonts w:ascii="Helvetica" w:hAnsi="Helvetica"/>
          <w:sz w:val="18"/>
          <w:szCs w:val="22"/>
        </w:rPr>
        <w:t xml:space="preserve">(e.g. UCL </w:t>
      </w:r>
      <w:proofErr w:type="spellStart"/>
      <w:r w:rsidR="00BD1E01">
        <w:rPr>
          <w:rFonts w:ascii="Helvetica" w:hAnsi="Helvetica"/>
          <w:sz w:val="18"/>
          <w:szCs w:val="22"/>
        </w:rPr>
        <w:t>myFinance</w:t>
      </w:r>
      <w:proofErr w:type="spellEnd"/>
      <w:r w:rsidR="00BD1E01">
        <w:rPr>
          <w:rFonts w:ascii="Helvetica" w:hAnsi="Helvetica"/>
          <w:sz w:val="18"/>
          <w:szCs w:val="22"/>
        </w:rPr>
        <w:t xml:space="preserve">) </w:t>
      </w:r>
      <w:r w:rsidR="00167332">
        <w:rPr>
          <w:rFonts w:ascii="Helvetica" w:hAnsi="Helvetica"/>
          <w:sz w:val="18"/>
          <w:szCs w:val="22"/>
        </w:rPr>
        <w:t>ty</w:t>
      </w:r>
      <w:r w:rsidR="00BD1E01">
        <w:rPr>
          <w:rFonts w:ascii="Helvetica" w:hAnsi="Helvetica"/>
          <w:sz w:val="18"/>
          <w:szCs w:val="22"/>
        </w:rPr>
        <w:t>pically get</w:t>
      </w:r>
      <w:r w:rsidR="00167332">
        <w:rPr>
          <w:rFonts w:ascii="Helvetica" w:hAnsi="Helvetica"/>
          <w:sz w:val="18"/>
          <w:szCs w:val="22"/>
        </w:rPr>
        <w:t xml:space="preserve"> logged out after </w:t>
      </w:r>
      <w:r w:rsidR="003F322F">
        <w:rPr>
          <w:rFonts w:ascii="Helvetica" w:hAnsi="Helvetica"/>
          <w:sz w:val="18"/>
          <w:szCs w:val="22"/>
        </w:rPr>
        <w:t>being</w:t>
      </w:r>
      <w:r w:rsidR="00167332">
        <w:rPr>
          <w:rFonts w:ascii="Helvetica" w:hAnsi="Helvetica"/>
          <w:sz w:val="18"/>
          <w:szCs w:val="22"/>
        </w:rPr>
        <w:t xml:space="preserve"> inactive for 4 minutes. Therefore, the notification will give a warning that the data entry system wil</w:t>
      </w:r>
      <w:r w:rsidR="00F347A7">
        <w:rPr>
          <w:rFonts w:ascii="Helvetica" w:hAnsi="Helvetica"/>
          <w:sz w:val="18"/>
          <w:szCs w:val="22"/>
        </w:rPr>
        <w:t xml:space="preserve">l be logged out after 4 minutes. </w:t>
      </w:r>
    </w:p>
    <w:p w14:paraId="74C516AB" w14:textId="77777777" w:rsidR="001B3D6B" w:rsidRDefault="001B3D6B" w:rsidP="00C11FA8">
      <w:pPr>
        <w:rPr>
          <w:rFonts w:ascii="Helvetica" w:hAnsi="Helvetica"/>
          <w:sz w:val="18"/>
          <w:szCs w:val="22"/>
        </w:rPr>
      </w:pPr>
    </w:p>
    <w:p w14:paraId="480394F5" w14:textId="73202E73" w:rsidR="001B3D6B" w:rsidRPr="00E02765" w:rsidRDefault="001B3D6B" w:rsidP="00C11FA8">
      <w:pPr>
        <w:rPr>
          <w:rFonts w:ascii="Helvetica" w:hAnsi="Helvetica"/>
          <w:b/>
          <w:sz w:val="18"/>
          <w:szCs w:val="22"/>
        </w:rPr>
      </w:pPr>
      <w:r w:rsidRPr="00E02765">
        <w:rPr>
          <w:rFonts w:ascii="Helvetica" w:hAnsi="Helvetica"/>
          <w:b/>
          <w:sz w:val="18"/>
          <w:szCs w:val="22"/>
        </w:rPr>
        <w:t>Procedure</w:t>
      </w:r>
    </w:p>
    <w:p w14:paraId="4C765824" w14:textId="2655138A" w:rsidR="001B3D6B" w:rsidRDefault="001B3D6B" w:rsidP="00C11FA8">
      <w:pPr>
        <w:rPr>
          <w:rFonts w:ascii="Helvetica" w:hAnsi="Helvetica"/>
          <w:sz w:val="18"/>
          <w:szCs w:val="22"/>
        </w:rPr>
      </w:pPr>
      <w:r>
        <w:rPr>
          <w:rFonts w:ascii="Helvetica" w:hAnsi="Helvetica"/>
          <w:sz w:val="18"/>
          <w:szCs w:val="22"/>
        </w:rPr>
        <w:t xml:space="preserve">Participants will first complete an online survey asking about </w:t>
      </w:r>
      <w:r w:rsidR="00F6626F">
        <w:rPr>
          <w:rFonts w:ascii="Helvetica" w:hAnsi="Helvetica"/>
          <w:sz w:val="18"/>
          <w:szCs w:val="22"/>
        </w:rPr>
        <w:t xml:space="preserve">the context </w:t>
      </w:r>
      <w:r w:rsidR="00887D3E">
        <w:rPr>
          <w:rFonts w:ascii="Helvetica" w:hAnsi="Helvetica"/>
          <w:sz w:val="18"/>
          <w:szCs w:val="22"/>
        </w:rPr>
        <w:t xml:space="preserve">of their </w:t>
      </w:r>
      <w:r w:rsidR="00BB70D4">
        <w:rPr>
          <w:rFonts w:ascii="Helvetica" w:hAnsi="Helvetica"/>
          <w:sz w:val="18"/>
          <w:szCs w:val="22"/>
        </w:rPr>
        <w:t xml:space="preserve">work and </w:t>
      </w:r>
      <w:r w:rsidR="00887D3E">
        <w:rPr>
          <w:rFonts w:ascii="Helvetica" w:hAnsi="Helvetica"/>
          <w:sz w:val="18"/>
          <w:szCs w:val="22"/>
        </w:rPr>
        <w:t>workplace</w:t>
      </w:r>
      <w:r w:rsidR="00C45D47">
        <w:rPr>
          <w:rFonts w:ascii="Helvetica" w:hAnsi="Helvetica"/>
          <w:sz w:val="18"/>
          <w:szCs w:val="22"/>
        </w:rPr>
        <w:t xml:space="preserve">. </w:t>
      </w:r>
      <w:r w:rsidR="00337AD2">
        <w:rPr>
          <w:rFonts w:ascii="Helvetica" w:hAnsi="Helvetica"/>
          <w:sz w:val="18"/>
          <w:szCs w:val="22"/>
        </w:rPr>
        <w:t xml:space="preserve">They will be sent the plug-in along with instructions how </w:t>
      </w:r>
      <w:r w:rsidR="00C808D4">
        <w:rPr>
          <w:rFonts w:ascii="Helvetica" w:hAnsi="Helvetica"/>
          <w:sz w:val="18"/>
          <w:szCs w:val="22"/>
        </w:rPr>
        <w:t>to install and use it. It will be exp</w:t>
      </w:r>
      <w:r w:rsidR="0063754E">
        <w:rPr>
          <w:rFonts w:ascii="Helvetica" w:hAnsi="Helvetica"/>
          <w:sz w:val="18"/>
          <w:szCs w:val="22"/>
        </w:rPr>
        <w:t xml:space="preserve">lained </w:t>
      </w:r>
      <w:r w:rsidR="00926677">
        <w:rPr>
          <w:rFonts w:ascii="Helvetica" w:hAnsi="Helvetica"/>
          <w:sz w:val="18"/>
          <w:szCs w:val="22"/>
        </w:rPr>
        <w:t>what data</w:t>
      </w:r>
      <w:r w:rsidR="0063754E">
        <w:rPr>
          <w:rFonts w:ascii="Helvetica" w:hAnsi="Helvetica"/>
          <w:sz w:val="18"/>
          <w:szCs w:val="22"/>
        </w:rPr>
        <w:t xml:space="preserve"> will be logged</w:t>
      </w:r>
      <w:r w:rsidR="00E22F6E">
        <w:rPr>
          <w:rFonts w:ascii="Helvetica" w:hAnsi="Helvetica"/>
          <w:sz w:val="18"/>
          <w:szCs w:val="22"/>
        </w:rPr>
        <w:t xml:space="preserve"> and </w:t>
      </w:r>
      <w:r w:rsidR="009C7AE8">
        <w:rPr>
          <w:rFonts w:ascii="Helvetica" w:hAnsi="Helvetica"/>
          <w:sz w:val="18"/>
          <w:szCs w:val="22"/>
        </w:rPr>
        <w:t xml:space="preserve">emphasised </w:t>
      </w:r>
      <w:r w:rsidR="00E22F6E">
        <w:rPr>
          <w:rFonts w:ascii="Helvetica" w:hAnsi="Helvetica"/>
          <w:sz w:val="18"/>
          <w:szCs w:val="22"/>
        </w:rPr>
        <w:t>that no data entries will be recorded</w:t>
      </w:r>
      <w:r w:rsidR="0063754E">
        <w:rPr>
          <w:rFonts w:ascii="Helvetica" w:hAnsi="Helvetica"/>
          <w:sz w:val="18"/>
          <w:szCs w:val="22"/>
        </w:rPr>
        <w:t xml:space="preserve">, </w:t>
      </w:r>
      <w:r w:rsidR="00C808D4">
        <w:rPr>
          <w:rFonts w:ascii="Helvetica" w:hAnsi="Helvetica"/>
          <w:sz w:val="18"/>
          <w:szCs w:val="22"/>
        </w:rPr>
        <w:t>that their data will be private,</w:t>
      </w:r>
      <w:r w:rsidR="00C11606">
        <w:rPr>
          <w:rFonts w:ascii="Helvetica" w:hAnsi="Helvetica"/>
          <w:sz w:val="18"/>
          <w:szCs w:val="22"/>
        </w:rPr>
        <w:t xml:space="preserve"> </w:t>
      </w:r>
      <w:r w:rsidR="00C808D4">
        <w:rPr>
          <w:rFonts w:ascii="Helvetica" w:hAnsi="Helvetica"/>
          <w:sz w:val="18"/>
          <w:szCs w:val="22"/>
        </w:rPr>
        <w:t>and that they will remain anonymous.</w:t>
      </w:r>
      <w:r w:rsidR="001520D8">
        <w:rPr>
          <w:rFonts w:ascii="Helvetica" w:hAnsi="Helvetica"/>
          <w:sz w:val="18"/>
          <w:szCs w:val="22"/>
        </w:rPr>
        <w:t xml:space="preserve"> They will be asked to use the plug-in for </w:t>
      </w:r>
      <w:r w:rsidR="0030257D">
        <w:rPr>
          <w:rFonts w:ascii="Helvetica" w:hAnsi="Helvetica"/>
          <w:sz w:val="18"/>
          <w:szCs w:val="22"/>
        </w:rPr>
        <w:t>one week</w:t>
      </w:r>
      <w:r w:rsidR="001520D8">
        <w:rPr>
          <w:rFonts w:ascii="Helvetica" w:hAnsi="Helvetica"/>
          <w:sz w:val="18"/>
          <w:szCs w:val="22"/>
        </w:rPr>
        <w:t>.</w:t>
      </w:r>
    </w:p>
    <w:p w14:paraId="3B22F825" w14:textId="440B456B" w:rsidR="00843475" w:rsidRDefault="005B4129" w:rsidP="00C11FA8">
      <w:pPr>
        <w:rPr>
          <w:rFonts w:ascii="Helvetica" w:hAnsi="Helvetica"/>
          <w:sz w:val="18"/>
          <w:szCs w:val="22"/>
        </w:rPr>
      </w:pPr>
      <w:r>
        <w:rPr>
          <w:rFonts w:ascii="Helvetica" w:hAnsi="Helvetica"/>
          <w:sz w:val="18"/>
          <w:szCs w:val="22"/>
        </w:rPr>
        <w:t xml:space="preserve">Participants will be instructed to work as they would normally, and to </w:t>
      </w:r>
      <w:r w:rsidR="00A07124">
        <w:rPr>
          <w:rFonts w:ascii="Helvetica" w:hAnsi="Helvetica"/>
          <w:sz w:val="18"/>
          <w:szCs w:val="22"/>
        </w:rPr>
        <w:t>start</w:t>
      </w:r>
      <w:r>
        <w:rPr>
          <w:rFonts w:ascii="Helvetica" w:hAnsi="Helvetica"/>
          <w:sz w:val="18"/>
          <w:szCs w:val="22"/>
        </w:rPr>
        <w:t xml:space="preserve"> the plug-in when they are about to start expenses work. They will be instructed to</w:t>
      </w:r>
      <w:r w:rsidR="002E63DB">
        <w:rPr>
          <w:rFonts w:ascii="Helvetica" w:hAnsi="Helvetica"/>
          <w:sz w:val="18"/>
          <w:szCs w:val="22"/>
        </w:rPr>
        <w:t xml:space="preserve"> keep the plug-in running and</w:t>
      </w:r>
      <w:r>
        <w:rPr>
          <w:rFonts w:ascii="Helvetica" w:hAnsi="Helvetica"/>
          <w:sz w:val="18"/>
          <w:szCs w:val="22"/>
        </w:rPr>
        <w:t xml:space="preserve"> turn </w:t>
      </w:r>
      <w:r w:rsidR="002E63DB">
        <w:rPr>
          <w:rFonts w:ascii="Helvetica" w:hAnsi="Helvetica"/>
          <w:sz w:val="18"/>
          <w:szCs w:val="22"/>
        </w:rPr>
        <w:t>it</w:t>
      </w:r>
      <w:r>
        <w:rPr>
          <w:rFonts w:ascii="Helvetica" w:hAnsi="Helvetica"/>
          <w:sz w:val="18"/>
          <w:szCs w:val="22"/>
        </w:rPr>
        <w:t xml:space="preserve"> off when they are finished </w:t>
      </w:r>
      <w:r w:rsidR="00592313">
        <w:rPr>
          <w:rFonts w:ascii="Helvetica" w:hAnsi="Helvetica"/>
          <w:sz w:val="18"/>
          <w:szCs w:val="22"/>
        </w:rPr>
        <w:t>and/</w:t>
      </w:r>
      <w:r>
        <w:rPr>
          <w:rFonts w:ascii="Helvetica" w:hAnsi="Helvetica"/>
          <w:sz w:val="18"/>
          <w:szCs w:val="22"/>
        </w:rPr>
        <w:t xml:space="preserve">or switching to another work activity entirely. </w:t>
      </w:r>
      <w:r w:rsidR="005645B8">
        <w:rPr>
          <w:rFonts w:ascii="Helvetica" w:hAnsi="Helvetica"/>
          <w:sz w:val="18"/>
          <w:szCs w:val="22"/>
        </w:rPr>
        <w:t xml:space="preserve">They will be sent a </w:t>
      </w:r>
      <w:r w:rsidR="00E22F6E">
        <w:rPr>
          <w:rFonts w:ascii="Helvetica" w:hAnsi="Helvetica"/>
          <w:sz w:val="18"/>
          <w:szCs w:val="22"/>
        </w:rPr>
        <w:t xml:space="preserve">daily reminder to complete </w:t>
      </w:r>
      <w:r w:rsidR="006D04BE">
        <w:rPr>
          <w:rFonts w:ascii="Helvetica" w:hAnsi="Helvetica"/>
          <w:sz w:val="18"/>
          <w:szCs w:val="22"/>
        </w:rPr>
        <w:t>a short diary entry</w:t>
      </w:r>
      <w:r w:rsidR="00E63E46">
        <w:rPr>
          <w:rFonts w:ascii="Helvetica" w:hAnsi="Helvetica"/>
          <w:sz w:val="18"/>
          <w:szCs w:val="22"/>
        </w:rPr>
        <w:t xml:space="preserve"> </w:t>
      </w:r>
      <w:r w:rsidR="0060599E">
        <w:rPr>
          <w:rFonts w:ascii="Helvetica" w:hAnsi="Helvetica"/>
          <w:sz w:val="18"/>
          <w:szCs w:val="22"/>
        </w:rPr>
        <w:t>of their expenses tasks</w:t>
      </w:r>
      <w:r w:rsidR="00256968">
        <w:rPr>
          <w:rFonts w:ascii="Helvetica" w:hAnsi="Helvetica"/>
          <w:sz w:val="18"/>
          <w:szCs w:val="22"/>
        </w:rPr>
        <w:t xml:space="preserve"> (if possible, perhaps a reminder as they turn the plug-in off</w:t>
      </w:r>
      <w:r w:rsidR="006B7726">
        <w:rPr>
          <w:rFonts w:ascii="Helvetica" w:hAnsi="Helvetica"/>
          <w:sz w:val="18"/>
          <w:szCs w:val="22"/>
        </w:rPr>
        <w:t>?</w:t>
      </w:r>
      <w:r w:rsidR="00256968">
        <w:rPr>
          <w:rFonts w:ascii="Helvetica" w:hAnsi="Helvetica"/>
          <w:sz w:val="18"/>
          <w:szCs w:val="22"/>
        </w:rPr>
        <w:t>)</w:t>
      </w:r>
      <w:r w:rsidR="0060599E">
        <w:rPr>
          <w:rFonts w:ascii="Helvetica" w:hAnsi="Helvetica"/>
          <w:sz w:val="18"/>
          <w:szCs w:val="22"/>
        </w:rPr>
        <w:t xml:space="preserve">. To make it easier for them to understand what </w:t>
      </w:r>
      <w:r w:rsidR="00C37A47">
        <w:rPr>
          <w:rFonts w:ascii="Helvetica" w:hAnsi="Helvetica"/>
          <w:sz w:val="18"/>
          <w:szCs w:val="22"/>
        </w:rPr>
        <w:t xml:space="preserve">to </w:t>
      </w:r>
      <w:r w:rsidR="00256968">
        <w:rPr>
          <w:rFonts w:ascii="Helvetica" w:hAnsi="Helvetica"/>
          <w:sz w:val="18"/>
          <w:szCs w:val="22"/>
        </w:rPr>
        <w:t>enter</w:t>
      </w:r>
      <w:r w:rsidR="00C37A47">
        <w:rPr>
          <w:rFonts w:ascii="Helvetica" w:hAnsi="Helvetica"/>
          <w:sz w:val="18"/>
          <w:szCs w:val="22"/>
        </w:rPr>
        <w:t xml:space="preserve">, they </w:t>
      </w:r>
      <w:r w:rsidR="003E53AD">
        <w:rPr>
          <w:rFonts w:ascii="Helvetica" w:hAnsi="Helvetica"/>
          <w:sz w:val="18"/>
          <w:szCs w:val="22"/>
        </w:rPr>
        <w:t>will have</w:t>
      </w:r>
      <w:r w:rsidR="00C37A47">
        <w:rPr>
          <w:rFonts w:ascii="Helvetica" w:hAnsi="Helvetica"/>
          <w:sz w:val="18"/>
          <w:szCs w:val="22"/>
        </w:rPr>
        <w:t xml:space="preserve"> to answer a few short questions: </w:t>
      </w:r>
    </w:p>
    <w:p w14:paraId="6FCD4D4E" w14:textId="423FFBFD" w:rsidR="00843475" w:rsidRPr="007D6951" w:rsidRDefault="002C119B" w:rsidP="007D6951">
      <w:pPr>
        <w:pStyle w:val="ListParagraph"/>
        <w:numPr>
          <w:ilvl w:val="0"/>
          <w:numId w:val="4"/>
        </w:numPr>
        <w:rPr>
          <w:rFonts w:ascii="Helvetica" w:hAnsi="Helvetica"/>
          <w:sz w:val="18"/>
          <w:szCs w:val="22"/>
        </w:rPr>
      </w:pPr>
      <w:r>
        <w:rPr>
          <w:rFonts w:ascii="Helvetica" w:hAnsi="Helvetica"/>
          <w:sz w:val="18"/>
          <w:szCs w:val="22"/>
        </w:rPr>
        <w:t>H</w:t>
      </w:r>
      <w:r w:rsidR="006A6FB3" w:rsidRPr="007D6951">
        <w:rPr>
          <w:rFonts w:ascii="Helvetica" w:hAnsi="Helvetica"/>
          <w:sz w:val="18"/>
          <w:szCs w:val="22"/>
        </w:rPr>
        <w:t xml:space="preserve">ow much time did you spend on this activity/how many tasks did you complete in one session? </w:t>
      </w:r>
    </w:p>
    <w:p w14:paraId="34EA3B12" w14:textId="1BE0D535" w:rsidR="00425C66" w:rsidRDefault="00425C66" w:rsidP="007D6951">
      <w:pPr>
        <w:pStyle w:val="ListParagraph"/>
        <w:numPr>
          <w:ilvl w:val="0"/>
          <w:numId w:val="4"/>
        </w:numPr>
        <w:rPr>
          <w:rFonts w:ascii="Helvetica" w:hAnsi="Helvetica"/>
          <w:sz w:val="18"/>
          <w:szCs w:val="22"/>
        </w:rPr>
      </w:pPr>
      <w:r>
        <w:rPr>
          <w:rFonts w:ascii="Helvetica" w:hAnsi="Helvetica"/>
          <w:sz w:val="18"/>
          <w:szCs w:val="22"/>
        </w:rPr>
        <w:t>Did you interrupt</w:t>
      </w:r>
      <w:r w:rsidR="00FA43D9" w:rsidRPr="007D6951">
        <w:rPr>
          <w:rFonts w:ascii="Helvetica" w:hAnsi="Helvetica"/>
          <w:sz w:val="18"/>
          <w:szCs w:val="22"/>
        </w:rPr>
        <w:t xml:space="preserve"> yourself</w:t>
      </w:r>
      <w:r>
        <w:rPr>
          <w:rFonts w:ascii="Helvetica" w:hAnsi="Helvetica"/>
          <w:sz w:val="18"/>
          <w:szCs w:val="22"/>
        </w:rPr>
        <w:t xml:space="preserve"> at any point</w:t>
      </w:r>
      <w:r w:rsidR="00FA43D9" w:rsidRPr="007D6951">
        <w:rPr>
          <w:rFonts w:ascii="Helvetica" w:hAnsi="Helvetica"/>
          <w:sz w:val="18"/>
          <w:szCs w:val="22"/>
        </w:rPr>
        <w:t xml:space="preserve"> during the </w:t>
      </w:r>
      <w:r w:rsidR="00577F3F" w:rsidRPr="007D6951">
        <w:rPr>
          <w:rFonts w:ascii="Helvetica" w:hAnsi="Helvetica"/>
          <w:sz w:val="18"/>
          <w:szCs w:val="22"/>
        </w:rPr>
        <w:t>activity</w:t>
      </w:r>
      <w:r>
        <w:rPr>
          <w:rFonts w:ascii="Helvetica" w:hAnsi="Helvetica"/>
          <w:sz w:val="18"/>
          <w:szCs w:val="22"/>
        </w:rPr>
        <w:t>?</w:t>
      </w:r>
    </w:p>
    <w:p w14:paraId="4D914719" w14:textId="18E8F3BD" w:rsidR="002C119B" w:rsidRDefault="00425C66" w:rsidP="00425C66">
      <w:pPr>
        <w:pStyle w:val="ListParagraph"/>
        <w:numPr>
          <w:ilvl w:val="1"/>
          <w:numId w:val="4"/>
        </w:numPr>
        <w:rPr>
          <w:rFonts w:ascii="Helvetica" w:hAnsi="Helvetica"/>
          <w:sz w:val="18"/>
          <w:szCs w:val="22"/>
        </w:rPr>
      </w:pPr>
      <w:r>
        <w:rPr>
          <w:rFonts w:ascii="Helvetica" w:hAnsi="Helvetica"/>
          <w:sz w:val="18"/>
          <w:szCs w:val="22"/>
        </w:rPr>
        <w:t>W</w:t>
      </w:r>
      <w:r w:rsidR="00FA43D9" w:rsidRPr="007D6951">
        <w:rPr>
          <w:rFonts w:ascii="Helvetica" w:hAnsi="Helvetica"/>
          <w:sz w:val="18"/>
          <w:szCs w:val="22"/>
        </w:rPr>
        <w:t>hat did you interrupt yourself for?</w:t>
      </w:r>
      <w:r w:rsidR="00273350" w:rsidRPr="007D6951">
        <w:rPr>
          <w:rFonts w:ascii="Helvetica" w:hAnsi="Helvetica"/>
          <w:sz w:val="18"/>
          <w:szCs w:val="22"/>
        </w:rPr>
        <w:t xml:space="preserve"> Break</w:t>
      </w:r>
      <w:r w:rsidR="00D94E93" w:rsidRPr="007D6951">
        <w:rPr>
          <w:rFonts w:ascii="Helvetica" w:hAnsi="Helvetica"/>
          <w:sz w:val="18"/>
          <w:szCs w:val="22"/>
        </w:rPr>
        <w:t xml:space="preserve">, </w:t>
      </w:r>
      <w:r w:rsidR="00463B96" w:rsidRPr="007D6951">
        <w:rPr>
          <w:rFonts w:ascii="Helvetica" w:hAnsi="Helvetica"/>
          <w:sz w:val="18"/>
          <w:szCs w:val="22"/>
        </w:rPr>
        <w:t xml:space="preserve">retrieve required information, </w:t>
      </w:r>
      <w:r w:rsidR="00D94E93" w:rsidRPr="007D6951">
        <w:rPr>
          <w:rFonts w:ascii="Helvetica" w:hAnsi="Helvetica"/>
          <w:sz w:val="18"/>
          <w:szCs w:val="22"/>
        </w:rPr>
        <w:t>interrupted by colleague, email notification, phone</w:t>
      </w:r>
      <w:r w:rsidR="002B1259" w:rsidRPr="007D6951">
        <w:rPr>
          <w:rFonts w:ascii="Helvetica" w:hAnsi="Helvetica"/>
          <w:sz w:val="18"/>
          <w:szCs w:val="22"/>
        </w:rPr>
        <w:t xml:space="preserve"> </w:t>
      </w:r>
      <w:r w:rsidR="00D94E93" w:rsidRPr="007D6951">
        <w:rPr>
          <w:rFonts w:ascii="Helvetica" w:hAnsi="Helvetica"/>
          <w:sz w:val="18"/>
          <w:szCs w:val="22"/>
        </w:rPr>
        <w:t>call, etc.</w:t>
      </w:r>
      <w:r w:rsidR="003871E2" w:rsidRPr="007D6951">
        <w:rPr>
          <w:rFonts w:ascii="Helvetica" w:hAnsi="Helvetica"/>
          <w:sz w:val="18"/>
          <w:szCs w:val="22"/>
        </w:rPr>
        <w:t xml:space="preserve"> </w:t>
      </w:r>
    </w:p>
    <w:p w14:paraId="6807DE8A" w14:textId="034ABED3" w:rsidR="00843475" w:rsidRPr="007D6951" w:rsidRDefault="002C119B" w:rsidP="00DC63EF">
      <w:pPr>
        <w:pStyle w:val="ListParagraph"/>
        <w:numPr>
          <w:ilvl w:val="1"/>
          <w:numId w:val="4"/>
        </w:numPr>
        <w:rPr>
          <w:rFonts w:ascii="Helvetica" w:hAnsi="Helvetica"/>
          <w:sz w:val="18"/>
          <w:szCs w:val="22"/>
        </w:rPr>
      </w:pPr>
      <w:r>
        <w:rPr>
          <w:rFonts w:ascii="Helvetica" w:hAnsi="Helvetica"/>
          <w:sz w:val="18"/>
          <w:szCs w:val="22"/>
        </w:rPr>
        <w:t xml:space="preserve">How long </w:t>
      </w:r>
      <w:r w:rsidR="00865089">
        <w:rPr>
          <w:rFonts w:ascii="Helvetica" w:hAnsi="Helvetica"/>
          <w:sz w:val="18"/>
          <w:szCs w:val="22"/>
        </w:rPr>
        <w:t>did you think the</w:t>
      </w:r>
      <w:r>
        <w:rPr>
          <w:rFonts w:ascii="Helvetica" w:hAnsi="Helvetica"/>
          <w:sz w:val="18"/>
          <w:szCs w:val="22"/>
        </w:rPr>
        <w:t xml:space="preserve"> interruption </w:t>
      </w:r>
      <w:r w:rsidR="00865089">
        <w:rPr>
          <w:rFonts w:ascii="Helvetica" w:hAnsi="Helvetica"/>
          <w:sz w:val="18"/>
          <w:szCs w:val="22"/>
        </w:rPr>
        <w:t xml:space="preserve">was </w:t>
      </w:r>
      <w:r>
        <w:rPr>
          <w:rFonts w:ascii="Helvetica" w:hAnsi="Helvetica"/>
          <w:sz w:val="18"/>
          <w:szCs w:val="22"/>
        </w:rPr>
        <w:t>approximately?</w:t>
      </w:r>
    </w:p>
    <w:p w14:paraId="2A058435" w14:textId="4F00668E" w:rsidR="009E0FCC" w:rsidRPr="007D6951" w:rsidRDefault="003871E2" w:rsidP="007D6951">
      <w:pPr>
        <w:pStyle w:val="ListParagraph"/>
        <w:numPr>
          <w:ilvl w:val="0"/>
          <w:numId w:val="4"/>
        </w:numPr>
        <w:rPr>
          <w:rFonts w:ascii="Helvetica" w:hAnsi="Helvetica"/>
          <w:sz w:val="18"/>
          <w:szCs w:val="22"/>
        </w:rPr>
      </w:pPr>
      <w:r w:rsidRPr="007D6951">
        <w:rPr>
          <w:rFonts w:ascii="Helvetica" w:hAnsi="Helvetica"/>
          <w:sz w:val="18"/>
          <w:szCs w:val="22"/>
        </w:rPr>
        <w:t>Were you able to complete all expenses y</w:t>
      </w:r>
      <w:r w:rsidR="00793998" w:rsidRPr="007D6951">
        <w:rPr>
          <w:rFonts w:ascii="Helvetica" w:hAnsi="Helvetica"/>
          <w:sz w:val="18"/>
          <w:szCs w:val="22"/>
        </w:rPr>
        <w:t>ou started during this session?</w:t>
      </w:r>
      <w:r w:rsidR="00750489" w:rsidRPr="007D6951">
        <w:rPr>
          <w:rFonts w:ascii="Helvetica" w:hAnsi="Helvetica"/>
          <w:sz w:val="18"/>
          <w:szCs w:val="22"/>
        </w:rPr>
        <w:t xml:space="preserve"> If not, why not?</w:t>
      </w:r>
    </w:p>
    <w:p w14:paraId="7FC674D0" w14:textId="4244DC79" w:rsidR="005B4129" w:rsidRDefault="00C37A47" w:rsidP="00C11FA8">
      <w:pPr>
        <w:rPr>
          <w:rFonts w:ascii="Helvetica" w:hAnsi="Helvetica"/>
          <w:sz w:val="18"/>
          <w:szCs w:val="22"/>
        </w:rPr>
      </w:pPr>
      <w:r>
        <w:rPr>
          <w:rFonts w:ascii="Helvetica" w:hAnsi="Helvetica"/>
          <w:sz w:val="18"/>
          <w:szCs w:val="22"/>
        </w:rPr>
        <w:t xml:space="preserve">They then </w:t>
      </w:r>
      <w:r w:rsidR="00545B55">
        <w:rPr>
          <w:rFonts w:ascii="Helvetica" w:hAnsi="Helvetica"/>
          <w:sz w:val="18"/>
          <w:szCs w:val="22"/>
        </w:rPr>
        <w:t>have</w:t>
      </w:r>
      <w:r>
        <w:rPr>
          <w:rFonts w:ascii="Helvetica" w:hAnsi="Helvetica"/>
          <w:sz w:val="18"/>
          <w:szCs w:val="22"/>
        </w:rPr>
        <w:t xml:space="preserve"> the</w:t>
      </w:r>
      <w:r w:rsidR="00493476">
        <w:rPr>
          <w:rFonts w:ascii="Helvetica" w:hAnsi="Helvetica"/>
          <w:sz w:val="18"/>
          <w:szCs w:val="22"/>
        </w:rPr>
        <w:t xml:space="preserve"> option to include more information in </w:t>
      </w:r>
      <w:r w:rsidR="000C2744">
        <w:rPr>
          <w:rFonts w:ascii="Helvetica" w:hAnsi="Helvetica"/>
          <w:sz w:val="18"/>
          <w:szCs w:val="22"/>
        </w:rPr>
        <w:t>the</w:t>
      </w:r>
      <w:r w:rsidR="00493476">
        <w:rPr>
          <w:rFonts w:ascii="Helvetica" w:hAnsi="Helvetica"/>
          <w:sz w:val="18"/>
          <w:szCs w:val="22"/>
        </w:rPr>
        <w:t xml:space="preserve"> diary entry</w:t>
      </w:r>
      <w:r w:rsidR="00A830B9">
        <w:rPr>
          <w:rFonts w:ascii="Helvetica" w:hAnsi="Helvetica"/>
          <w:sz w:val="18"/>
          <w:szCs w:val="22"/>
        </w:rPr>
        <w:t>, if they wish</w:t>
      </w:r>
      <w:r>
        <w:rPr>
          <w:rFonts w:ascii="Helvetica" w:hAnsi="Helvetica"/>
          <w:sz w:val="18"/>
          <w:szCs w:val="22"/>
        </w:rPr>
        <w:t xml:space="preserve"> to do so.</w:t>
      </w:r>
      <w:r w:rsidR="0060599E">
        <w:rPr>
          <w:rFonts w:ascii="Helvetica" w:hAnsi="Helvetica"/>
          <w:sz w:val="18"/>
          <w:szCs w:val="22"/>
        </w:rPr>
        <w:t xml:space="preserve"> </w:t>
      </w:r>
    </w:p>
    <w:p w14:paraId="1E1236E1" w14:textId="74EEDC46" w:rsidR="00BF1927" w:rsidRDefault="00BF1927" w:rsidP="00C11FA8">
      <w:pPr>
        <w:rPr>
          <w:rFonts w:ascii="Helvetica" w:hAnsi="Helvetica"/>
          <w:sz w:val="18"/>
          <w:szCs w:val="22"/>
        </w:rPr>
      </w:pPr>
      <w:r>
        <w:rPr>
          <w:rFonts w:ascii="Helvetica" w:hAnsi="Helvetica"/>
          <w:sz w:val="18"/>
          <w:szCs w:val="22"/>
        </w:rPr>
        <w:t xml:space="preserve">After </w:t>
      </w:r>
      <w:r w:rsidR="00CB0456">
        <w:rPr>
          <w:rFonts w:ascii="Helvetica" w:hAnsi="Helvetica"/>
          <w:sz w:val="18"/>
          <w:szCs w:val="22"/>
        </w:rPr>
        <w:t>the week</w:t>
      </w:r>
      <w:r w:rsidR="005B62BD">
        <w:rPr>
          <w:rFonts w:ascii="Helvetica" w:hAnsi="Helvetica"/>
          <w:sz w:val="18"/>
          <w:szCs w:val="22"/>
        </w:rPr>
        <w:t xml:space="preserve"> </w:t>
      </w:r>
      <w:r w:rsidR="00236080">
        <w:rPr>
          <w:rFonts w:ascii="Helvetica" w:hAnsi="Helvetica"/>
          <w:sz w:val="18"/>
          <w:szCs w:val="22"/>
        </w:rPr>
        <w:t>has</w:t>
      </w:r>
      <w:r w:rsidR="005B62BD">
        <w:rPr>
          <w:rFonts w:ascii="Helvetica" w:hAnsi="Helvetica"/>
          <w:sz w:val="18"/>
          <w:szCs w:val="22"/>
        </w:rPr>
        <w:t xml:space="preserve"> finished</w:t>
      </w:r>
      <w:r>
        <w:rPr>
          <w:rFonts w:ascii="Helvetica" w:hAnsi="Helvetica"/>
          <w:sz w:val="18"/>
          <w:szCs w:val="22"/>
        </w:rPr>
        <w:t>, a semi-structur</w:t>
      </w:r>
      <w:r w:rsidR="00042EC9">
        <w:rPr>
          <w:rFonts w:ascii="Helvetica" w:hAnsi="Helvetica"/>
          <w:sz w:val="18"/>
          <w:szCs w:val="22"/>
        </w:rPr>
        <w:t>ed</w:t>
      </w:r>
      <w:r w:rsidR="008756E9">
        <w:rPr>
          <w:rFonts w:ascii="Helvetica" w:hAnsi="Helvetica"/>
          <w:sz w:val="18"/>
          <w:szCs w:val="22"/>
        </w:rPr>
        <w:t xml:space="preserve"> interview will be conducted.</w:t>
      </w:r>
      <w:r w:rsidR="00042EC9">
        <w:rPr>
          <w:rFonts w:ascii="Helvetica" w:hAnsi="Helvetica"/>
          <w:sz w:val="18"/>
          <w:szCs w:val="22"/>
        </w:rPr>
        <w:t xml:space="preserve"> </w:t>
      </w:r>
      <w:r w:rsidR="008C5BE3">
        <w:rPr>
          <w:rFonts w:ascii="Helvetica" w:hAnsi="Helvetica"/>
          <w:sz w:val="18"/>
          <w:szCs w:val="22"/>
        </w:rPr>
        <w:t>Participants</w:t>
      </w:r>
      <w:r w:rsidR="00042EC9">
        <w:rPr>
          <w:rFonts w:ascii="Helvetica" w:hAnsi="Helvetica"/>
          <w:sz w:val="18"/>
          <w:szCs w:val="22"/>
        </w:rPr>
        <w:t xml:space="preserve"> will be shown a summary of their </w:t>
      </w:r>
      <w:r w:rsidR="008C5BE3">
        <w:rPr>
          <w:rFonts w:ascii="Helvetica" w:hAnsi="Helvetica"/>
          <w:sz w:val="18"/>
          <w:szCs w:val="22"/>
        </w:rPr>
        <w:t xml:space="preserve">individual </w:t>
      </w:r>
      <w:r w:rsidR="00042EC9">
        <w:rPr>
          <w:rFonts w:ascii="Helvetica" w:hAnsi="Helvetica"/>
          <w:sz w:val="18"/>
          <w:szCs w:val="22"/>
        </w:rPr>
        <w:t xml:space="preserve">data </w:t>
      </w:r>
      <w:r w:rsidR="008C5BE3">
        <w:rPr>
          <w:rFonts w:ascii="Helvetica" w:hAnsi="Helvetica"/>
          <w:sz w:val="18"/>
          <w:szCs w:val="22"/>
        </w:rPr>
        <w:t xml:space="preserve">showing their switching patterns, </w:t>
      </w:r>
      <w:r w:rsidR="00042EC9">
        <w:rPr>
          <w:rFonts w:ascii="Helvetica" w:hAnsi="Helvetica"/>
          <w:sz w:val="18"/>
          <w:szCs w:val="22"/>
        </w:rPr>
        <w:t xml:space="preserve">and asked to reflect </w:t>
      </w:r>
      <w:r w:rsidR="00902591">
        <w:rPr>
          <w:rFonts w:ascii="Helvetica" w:hAnsi="Helvetica"/>
          <w:sz w:val="18"/>
          <w:szCs w:val="22"/>
        </w:rPr>
        <w:t xml:space="preserve">on their </w:t>
      </w:r>
      <w:r w:rsidR="004048AD">
        <w:rPr>
          <w:rFonts w:ascii="Helvetica" w:hAnsi="Helvetica"/>
          <w:sz w:val="18"/>
          <w:szCs w:val="22"/>
        </w:rPr>
        <w:t>switching</w:t>
      </w:r>
      <w:r w:rsidR="00902591">
        <w:rPr>
          <w:rFonts w:ascii="Helvetica" w:hAnsi="Helvetica"/>
          <w:sz w:val="18"/>
          <w:szCs w:val="22"/>
        </w:rPr>
        <w:t xml:space="preserve"> behaviour. Participants in the experimental group will be asked about thei</w:t>
      </w:r>
      <w:r w:rsidR="0007332E">
        <w:rPr>
          <w:rFonts w:ascii="Helvetica" w:hAnsi="Helvetica"/>
          <w:sz w:val="18"/>
          <w:szCs w:val="22"/>
        </w:rPr>
        <w:t>r impressions of receiving time f</w:t>
      </w:r>
      <w:r w:rsidR="00AF24D7">
        <w:rPr>
          <w:rFonts w:ascii="Helvetica" w:hAnsi="Helvetica"/>
          <w:sz w:val="18"/>
          <w:szCs w:val="22"/>
        </w:rPr>
        <w:t>eedback of their switches</w:t>
      </w:r>
      <w:r w:rsidR="00FA07BC">
        <w:rPr>
          <w:rFonts w:ascii="Helvetica" w:hAnsi="Helvetica"/>
          <w:sz w:val="18"/>
          <w:szCs w:val="22"/>
        </w:rPr>
        <w:t>, and whether this had any impact on their behaviour</w:t>
      </w:r>
      <w:r w:rsidR="00AF24D7">
        <w:rPr>
          <w:rFonts w:ascii="Helvetica" w:hAnsi="Helvetica"/>
          <w:sz w:val="18"/>
          <w:szCs w:val="22"/>
        </w:rPr>
        <w:t>.</w:t>
      </w:r>
      <w:r w:rsidR="00D85479">
        <w:rPr>
          <w:rFonts w:ascii="Helvetica" w:hAnsi="Helvetica"/>
          <w:sz w:val="18"/>
          <w:szCs w:val="22"/>
        </w:rPr>
        <w:t xml:space="preserve"> The interviews will last about 40 minutes, will take place at the participant’s workplace, and will be audio recorded and transcribed for further analysis. </w:t>
      </w:r>
    </w:p>
    <w:p w14:paraId="16BA5902" w14:textId="77777777" w:rsidR="00167332" w:rsidRDefault="00167332" w:rsidP="00C11FA8">
      <w:pPr>
        <w:rPr>
          <w:rFonts w:ascii="Helvetica" w:hAnsi="Helvetica"/>
          <w:sz w:val="18"/>
          <w:szCs w:val="22"/>
        </w:rPr>
      </w:pPr>
    </w:p>
    <w:p w14:paraId="380E5895" w14:textId="656D1A12" w:rsidR="00496EF9" w:rsidRDefault="00E17CC9" w:rsidP="00496EF9">
      <w:pPr>
        <w:rPr>
          <w:rFonts w:ascii="Helvetica" w:hAnsi="Helvetica"/>
          <w:b/>
          <w:sz w:val="18"/>
          <w:szCs w:val="22"/>
        </w:rPr>
      </w:pPr>
      <w:r w:rsidRPr="00337720">
        <w:rPr>
          <w:rFonts w:ascii="Helvetica" w:hAnsi="Helvetica"/>
          <w:b/>
          <w:sz w:val="18"/>
          <w:szCs w:val="22"/>
        </w:rPr>
        <w:t>Results (expected)</w:t>
      </w:r>
    </w:p>
    <w:p w14:paraId="1B049B9C" w14:textId="1AD26DDD" w:rsidR="005D13E4" w:rsidRPr="005D13E4" w:rsidRDefault="005D13E4" w:rsidP="00496EF9">
      <w:pPr>
        <w:rPr>
          <w:rFonts w:ascii="Helvetica" w:hAnsi="Helvetica"/>
          <w:sz w:val="18"/>
          <w:szCs w:val="22"/>
        </w:rPr>
      </w:pPr>
      <w:r w:rsidRPr="005D13E4">
        <w:rPr>
          <w:rFonts w:ascii="Helvetica" w:hAnsi="Helvetica"/>
          <w:sz w:val="18"/>
          <w:szCs w:val="22"/>
        </w:rPr>
        <w:t>Measured:</w:t>
      </w:r>
    </w:p>
    <w:p w14:paraId="695A91FD" w14:textId="11B1A857" w:rsidR="00496EF9" w:rsidRDefault="00496EF9" w:rsidP="00496EF9">
      <w:pPr>
        <w:pStyle w:val="ListParagraph"/>
        <w:numPr>
          <w:ilvl w:val="0"/>
          <w:numId w:val="2"/>
        </w:numPr>
        <w:rPr>
          <w:rFonts w:ascii="Helvetica" w:hAnsi="Helvetica"/>
          <w:sz w:val="18"/>
          <w:szCs w:val="22"/>
        </w:rPr>
      </w:pPr>
      <w:r>
        <w:rPr>
          <w:rFonts w:ascii="Helvetica" w:hAnsi="Helvetica"/>
          <w:sz w:val="18"/>
          <w:szCs w:val="22"/>
        </w:rPr>
        <w:t xml:space="preserve">Participants in the </w:t>
      </w:r>
      <w:r w:rsidRPr="005D13E4">
        <w:rPr>
          <w:rFonts w:ascii="Helvetica" w:hAnsi="Helvetica"/>
          <w:i/>
          <w:sz w:val="18"/>
          <w:szCs w:val="22"/>
        </w:rPr>
        <w:t>notification</w:t>
      </w:r>
      <w:r>
        <w:rPr>
          <w:rFonts w:ascii="Helvetica" w:hAnsi="Helvetica"/>
          <w:sz w:val="18"/>
          <w:szCs w:val="22"/>
        </w:rPr>
        <w:t xml:space="preserve"> condition will make shorter interruption</w:t>
      </w:r>
      <w:r w:rsidR="005D13E4">
        <w:rPr>
          <w:rFonts w:ascii="Helvetica" w:hAnsi="Helvetica"/>
          <w:sz w:val="18"/>
          <w:szCs w:val="22"/>
        </w:rPr>
        <w:t>s.</w:t>
      </w:r>
    </w:p>
    <w:p w14:paraId="0CF6078F" w14:textId="412C0605" w:rsidR="005D13E4" w:rsidRPr="005D13E4" w:rsidRDefault="005D13E4" w:rsidP="005D13E4">
      <w:pPr>
        <w:rPr>
          <w:rFonts w:ascii="Helvetica" w:hAnsi="Helvetica"/>
          <w:sz w:val="18"/>
          <w:szCs w:val="22"/>
        </w:rPr>
      </w:pPr>
      <w:r>
        <w:rPr>
          <w:rFonts w:ascii="Helvetica" w:hAnsi="Helvetica"/>
          <w:sz w:val="18"/>
          <w:szCs w:val="22"/>
        </w:rPr>
        <w:t>N</w:t>
      </w:r>
      <w:r w:rsidRPr="00B53F4D">
        <w:rPr>
          <w:rFonts w:ascii="Helvetica" w:hAnsi="Helvetica"/>
          <w:sz w:val="18"/>
          <w:szCs w:val="22"/>
        </w:rPr>
        <w:t xml:space="preserve">o quantitative measure available so </w:t>
      </w:r>
      <w:proofErr w:type="gramStart"/>
      <w:r w:rsidRPr="00B53F4D">
        <w:rPr>
          <w:rFonts w:ascii="Helvetica" w:hAnsi="Helvetica"/>
          <w:sz w:val="18"/>
          <w:szCs w:val="22"/>
        </w:rPr>
        <w:t>has to</w:t>
      </w:r>
      <w:proofErr w:type="gramEnd"/>
      <w:r w:rsidRPr="00B53F4D">
        <w:rPr>
          <w:rFonts w:ascii="Helvetica" w:hAnsi="Helvetica"/>
          <w:sz w:val="18"/>
          <w:szCs w:val="22"/>
        </w:rPr>
        <w:t xml:space="preserve"> be derived implicitly from interviews</w:t>
      </w:r>
      <w:r>
        <w:rPr>
          <w:rFonts w:ascii="Helvetica" w:hAnsi="Helvetica"/>
          <w:sz w:val="18"/>
          <w:szCs w:val="22"/>
        </w:rPr>
        <w:t>:</w:t>
      </w:r>
    </w:p>
    <w:p w14:paraId="1219D228" w14:textId="49999B2C" w:rsidR="00B53F4D" w:rsidRPr="00496EF9" w:rsidRDefault="009E6B81" w:rsidP="00496EF9">
      <w:pPr>
        <w:pStyle w:val="ListParagraph"/>
        <w:numPr>
          <w:ilvl w:val="0"/>
          <w:numId w:val="2"/>
        </w:numPr>
        <w:rPr>
          <w:rFonts w:ascii="Helvetica" w:hAnsi="Helvetica"/>
          <w:sz w:val="18"/>
          <w:szCs w:val="22"/>
        </w:rPr>
      </w:pPr>
      <w:r w:rsidRPr="00B53F4D">
        <w:rPr>
          <w:rFonts w:ascii="Helvetica" w:hAnsi="Helvetica"/>
          <w:sz w:val="18"/>
          <w:szCs w:val="22"/>
        </w:rPr>
        <w:t xml:space="preserve">Participants </w:t>
      </w:r>
      <w:r w:rsidR="00B53F4D" w:rsidRPr="00B53F4D">
        <w:rPr>
          <w:rFonts w:ascii="Helvetica" w:hAnsi="Helvetica"/>
          <w:sz w:val="18"/>
          <w:szCs w:val="22"/>
        </w:rPr>
        <w:t xml:space="preserve">in the </w:t>
      </w:r>
      <w:r w:rsidR="00B53F4D" w:rsidRPr="00B53F4D">
        <w:rPr>
          <w:rFonts w:ascii="Helvetica" w:hAnsi="Helvetica"/>
          <w:i/>
          <w:sz w:val="18"/>
          <w:szCs w:val="22"/>
        </w:rPr>
        <w:t>notification</w:t>
      </w:r>
      <w:r w:rsidR="00B53F4D" w:rsidRPr="00B53F4D">
        <w:rPr>
          <w:rFonts w:ascii="Helvetica" w:hAnsi="Helvetica"/>
          <w:sz w:val="18"/>
          <w:szCs w:val="22"/>
        </w:rPr>
        <w:t xml:space="preserve"> condition </w:t>
      </w:r>
      <w:r w:rsidRPr="00B53F4D">
        <w:rPr>
          <w:rFonts w:ascii="Helvetica" w:hAnsi="Helvetica"/>
          <w:sz w:val="18"/>
          <w:szCs w:val="22"/>
        </w:rPr>
        <w:t xml:space="preserve">will make </w:t>
      </w:r>
      <w:r w:rsidR="00F33745" w:rsidRPr="00B53F4D">
        <w:rPr>
          <w:rFonts w:ascii="Helvetica" w:hAnsi="Helvetica"/>
          <w:sz w:val="18"/>
          <w:szCs w:val="22"/>
        </w:rPr>
        <w:t>fewer</w:t>
      </w:r>
      <w:r w:rsidRPr="00B53F4D">
        <w:rPr>
          <w:rFonts w:ascii="Helvetica" w:hAnsi="Helvetica"/>
          <w:sz w:val="18"/>
          <w:szCs w:val="22"/>
        </w:rPr>
        <w:t xml:space="preserve"> interruptions</w:t>
      </w:r>
      <w:r w:rsidR="00F164C2">
        <w:rPr>
          <w:rFonts w:ascii="Helvetica" w:hAnsi="Helvetica"/>
          <w:sz w:val="18"/>
          <w:szCs w:val="22"/>
        </w:rPr>
        <w:t xml:space="preserve"> to unrelated activities</w:t>
      </w:r>
      <w:r w:rsidR="00496EF9">
        <w:rPr>
          <w:rFonts w:ascii="Helvetica" w:hAnsi="Helvetica"/>
          <w:sz w:val="18"/>
          <w:szCs w:val="22"/>
        </w:rPr>
        <w:t>.</w:t>
      </w:r>
      <w:r w:rsidR="002D436E" w:rsidRPr="00496EF9">
        <w:rPr>
          <w:rFonts w:ascii="Helvetica" w:hAnsi="Helvetica"/>
          <w:sz w:val="18"/>
          <w:szCs w:val="22"/>
        </w:rPr>
        <w:t xml:space="preserve"> </w:t>
      </w:r>
    </w:p>
    <w:p w14:paraId="1271ABC7" w14:textId="4642ED0B" w:rsidR="009E6B81" w:rsidRDefault="00E95173" w:rsidP="00B53F4D">
      <w:pPr>
        <w:pStyle w:val="ListParagraph"/>
        <w:numPr>
          <w:ilvl w:val="0"/>
          <w:numId w:val="2"/>
        </w:numPr>
        <w:rPr>
          <w:rFonts w:ascii="Helvetica" w:hAnsi="Helvetica"/>
          <w:sz w:val="18"/>
          <w:szCs w:val="22"/>
        </w:rPr>
      </w:pPr>
      <w:r w:rsidRPr="00B53F4D">
        <w:rPr>
          <w:rFonts w:ascii="Helvetica" w:hAnsi="Helvetica"/>
          <w:sz w:val="18"/>
          <w:szCs w:val="22"/>
        </w:rPr>
        <w:t>If they lear</w:t>
      </w:r>
      <w:r w:rsidR="004250AD" w:rsidRPr="00B53F4D">
        <w:rPr>
          <w:rFonts w:ascii="Helvetica" w:hAnsi="Helvetica"/>
          <w:sz w:val="18"/>
          <w:szCs w:val="22"/>
        </w:rPr>
        <w:t xml:space="preserve">n the time of their interruptions, </w:t>
      </w:r>
      <w:r w:rsidR="00127C7A" w:rsidRPr="00B53F4D">
        <w:rPr>
          <w:rFonts w:ascii="Helvetica" w:hAnsi="Helvetica"/>
          <w:sz w:val="18"/>
          <w:szCs w:val="22"/>
        </w:rPr>
        <w:t>they</w:t>
      </w:r>
      <w:r w:rsidR="002D436E" w:rsidRPr="00B53F4D">
        <w:rPr>
          <w:rFonts w:ascii="Helvetica" w:hAnsi="Helvetica"/>
          <w:sz w:val="18"/>
          <w:szCs w:val="22"/>
        </w:rPr>
        <w:t xml:space="preserve"> wi</w:t>
      </w:r>
      <w:r w:rsidR="00FD75EE" w:rsidRPr="00B53F4D">
        <w:rPr>
          <w:rFonts w:ascii="Helvetica" w:hAnsi="Helvetica"/>
          <w:sz w:val="18"/>
          <w:szCs w:val="22"/>
        </w:rPr>
        <w:t xml:space="preserve">ll also finish completing the rest of the task </w:t>
      </w:r>
      <w:r w:rsidR="002D436E" w:rsidRPr="00B53F4D">
        <w:rPr>
          <w:rFonts w:ascii="Helvetica" w:hAnsi="Helvetica"/>
          <w:sz w:val="18"/>
          <w:szCs w:val="22"/>
        </w:rPr>
        <w:t>first</w:t>
      </w:r>
      <w:r w:rsidR="00127C7A" w:rsidRPr="00B53F4D">
        <w:rPr>
          <w:rFonts w:ascii="Helvetica" w:hAnsi="Helvetica"/>
          <w:sz w:val="18"/>
          <w:szCs w:val="22"/>
        </w:rPr>
        <w:t xml:space="preserve"> and defer interruptions until </w:t>
      </w:r>
      <w:r w:rsidR="00A858A6">
        <w:rPr>
          <w:rFonts w:ascii="Helvetica" w:hAnsi="Helvetica"/>
          <w:sz w:val="18"/>
          <w:szCs w:val="22"/>
        </w:rPr>
        <w:t>later</w:t>
      </w:r>
      <w:r w:rsidR="00127C7A" w:rsidRPr="00B53F4D">
        <w:rPr>
          <w:rFonts w:ascii="Helvetica" w:hAnsi="Helvetica"/>
          <w:sz w:val="18"/>
          <w:szCs w:val="22"/>
        </w:rPr>
        <w:t xml:space="preserve"> in the task</w:t>
      </w:r>
      <w:r w:rsidR="005D13E4">
        <w:rPr>
          <w:rFonts w:ascii="Helvetica" w:hAnsi="Helvetica"/>
          <w:sz w:val="18"/>
          <w:szCs w:val="22"/>
        </w:rPr>
        <w:t>.</w:t>
      </w:r>
    </w:p>
    <w:p w14:paraId="2AC2CC23" w14:textId="77777777" w:rsidR="00423610" w:rsidRDefault="00423610" w:rsidP="00423610">
      <w:pPr>
        <w:rPr>
          <w:rFonts w:ascii="Helvetica" w:hAnsi="Helvetica"/>
          <w:sz w:val="18"/>
          <w:szCs w:val="22"/>
        </w:rPr>
      </w:pPr>
    </w:p>
    <w:p w14:paraId="7B57D674" w14:textId="54342FD0" w:rsidR="00423610" w:rsidRPr="00123AE6" w:rsidRDefault="00423610" w:rsidP="00423610">
      <w:pPr>
        <w:rPr>
          <w:rFonts w:ascii="Helvetica" w:hAnsi="Helvetica"/>
          <w:b/>
          <w:sz w:val="18"/>
          <w:szCs w:val="22"/>
        </w:rPr>
      </w:pPr>
      <w:r w:rsidRPr="00123AE6">
        <w:rPr>
          <w:rFonts w:ascii="Helvetica" w:hAnsi="Helvetica"/>
          <w:b/>
          <w:sz w:val="18"/>
          <w:szCs w:val="22"/>
        </w:rPr>
        <w:t>Discussion</w:t>
      </w:r>
    </w:p>
    <w:p w14:paraId="73CB2AC1" w14:textId="01BD948F" w:rsidR="00423610" w:rsidRPr="00423610" w:rsidRDefault="00423610" w:rsidP="00423610">
      <w:pPr>
        <w:rPr>
          <w:rFonts w:ascii="Helvetica" w:hAnsi="Helvetica"/>
          <w:sz w:val="18"/>
          <w:szCs w:val="22"/>
        </w:rPr>
      </w:pPr>
      <w:r>
        <w:rPr>
          <w:rFonts w:ascii="Helvetica" w:hAnsi="Helvetica"/>
          <w:sz w:val="18"/>
          <w:szCs w:val="22"/>
        </w:rPr>
        <w:t xml:space="preserve">The contribution of this study is showing that </w:t>
      </w:r>
      <w:r w:rsidR="007D6951">
        <w:rPr>
          <w:rFonts w:ascii="Helvetica" w:hAnsi="Helvetica"/>
          <w:sz w:val="18"/>
          <w:szCs w:val="22"/>
        </w:rPr>
        <w:t>time feedback</w:t>
      </w:r>
      <w:r w:rsidR="006C52FE">
        <w:rPr>
          <w:rFonts w:ascii="Helvetica" w:hAnsi="Helvetica"/>
          <w:sz w:val="18"/>
          <w:szCs w:val="22"/>
        </w:rPr>
        <w:t xml:space="preserve"> on interruptions </w:t>
      </w:r>
      <w:r w:rsidR="008820C1">
        <w:rPr>
          <w:rFonts w:ascii="Helvetica" w:hAnsi="Helvetica"/>
          <w:sz w:val="18"/>
          <w:szCs w:val="22"/>
        </w:rPr>
        <w:t>he</w:t>
      </w:r>
      <w:r w:rsidR="007808A0">
        <w:rPr>
          <w:rFonts w:ascii="Helvetica" w:hAnsi="Helvetica"/>
          <w:sz w:val="18"/>
          <w:szCs w:val="22"/>
        </w:rPr>
        <w:t xml:space="preserve">lps people get insight into their interruptions </w:t>
      </w:r>
      <w:r w:rsidR="00B852D3">
        <w:rPr>
          <w:rFonts w:ascii="Helvetica" w:hAnsi="Helvetica"/>
          <w:sz w:val="18"/>
          <w:szCs w:val="22"/>
        </w:rPr>
        <w:t>which can help</w:t>
      </w:r>
      <w:r w:rsidR="007808A0">
        <w:rPr>
          <w:rFonts w:ascii="Helvetica" w:hAnsi="Helvetica"/>
          <w:sz w:val="18"/>
          <w:szCs w:val="22"/>
        </w:rPr>
        <w:t xml:space="preserve"> them be</w:t>
      </w:r>
      <w:r w:rsidR="004C5D8C">
        <w:rPr>
          <w:rFonts w:ascii="Helvetica" w:hAnsi="Helvetica"/>
          <w:sz w:val="18"/>
          <w:szCs w:val="22"/>
        </w:rPr>
        <w:t xml:space="preserve">tter manage their interruptions during data entry work. </w:t>
      </w:r>
    </w:p>
    <w:p w14:paraId="78593C77" w14:textId="52B92B93" w:rsidR="009E6B81" w:rsidRDefault="009E6B81" w:rsidP="00C11FA8">
      <w:pPr>
        <w:rPr>
          <w:rFonts w:ascii="Helvetica" w:hAnsi="Helvetica"/>
          <w:b/>
          <w:sz w:val="18"/>
          <w:szCs w:val="22"/>
        </w:rPr>
      </w:pPr>
    </w:p>
    <w:p w14:paraId="7592C081" w14:textId="2BE78FC4" w:rsidR="008E3369" w:rsidRDefault="00DB0A89" w:rsidP="00DB0A89">
      <w:pPr>
        <w:rPr>
          <w:rFonts w:ascii="Helvetica" w:hAnsi="Helvetica"/>
          <w:b/>
          <w:sz w:val="18"/>
          <w:szCs w:val="22"/>
        </w:rPr>
      </w:pPr>
      <w:del w:id="96" w:author="Borghouts, Judith" w:date="2017-11-08T19:55:00Z">
        <w:r w:rsidRPr="00DB0A89" w:rsidDel="008E089C">
          <w:rPr>
            <w:rFonts w:ascii="Helvetica" w:hAnsi="Helvetica"/>
            <w:b/>
            <w:noProof/>
            <w:sz w:val="18"/>
            <w:szCs w:val="22"/>
            <w:lang w:eastAsia="en-GB"/>
            <w:rPrChange w:id="97" w:author="Unknown">
              <w:rPr>
                <w:noProof/>
                <w:lang w:eastAsia="en-GB"/>
              </w:rPr>
            </w:rPrChange>
          </w:rPr>
          <w:drawing>
            <wp:inline distT="0" distB="0" distL="0" distR="0" wp14:anchorId="61788163" wp14:editId="7EC91329">
              <wp:extent cx="2223135" cy="13463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35382" cy="1353743"/>
                      </a:xfrm>
                      <a:prstGeom prst="rect">
                        <a:avLst/>
                      </a:prstGeom>
                    </pic:spPr>
                  </pic:pic>
                </a:graphicData>
              </a:graphic>
            </wp:inline>
          </w:drawing>
        </w:r>
      </w:del>
      <w:ins w:id="98" w:author="Borghouts, Judith" w:date="2017-11-08T19:55:00Z">
        <w:r w:rsidR="008E089C" w:rsidRPr="008E089C">
          <w:rPr>
            <w:noProof/>
            <w:lang w:eastAsia="en-GB"/>
          </w:rPr>
          <w:t xml:space="preserve"> </w:t>
        </w:r>
      </w:ins>
      <w:ins w:id="99" w:author="Borghouts, Judith" w:date="2017-11-11T15:13:00Z">
        <w:r w:rsidR="006476CF" w:rsidRPr="006476CF">
          <w:rPr>
            <w:noProof/>
            <w:lang w:eastAsia="en-GB"/>
          </w:rPr>
          <w:drawing>
            <wp:inline distT="0" distB="0" distL="0" distR="0" wp14:anchorId="6D831B1B" wp14:editId="04058F4A">
              <wp:extent cx="5727700" cy="2195195"/>
              <wp:effectExtent l="0" t="0" r="1270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2195195"/>
                      </a:xfrm>
                      <a:prstGeom prst="rect">
                        <a:avLst/>
                      </a:prstGeom>
                    </pic:spPr>
                  </pic:pic>
                </a:graphicData>
              </a:graphic>
            </wp:inline>
          </w:drawing>
        </w:r>
      </w:ins>
    </w:p>
    <w:p w14:paraId="3205C758" w14:textId="22BD3F88" w:rsidR="003068F8" w:rsidRPr="005F3A4A" w:rsidRDefault="003068F8" w:rsidP="00DB0A89">
      <w:pPr>
        <w:rPr>
          <w:rFonts w:ascii="Helvetica" w:hAnsi="Helvetica"/>
          <w:i/>
          <w:sz w:val="16"/>
          <w:szCs w:val="16"/>
        </w:rPr>
      </w:pPr>
      <w:r w:rsidRPr="005F3A4A">
        <w:rPr>
          <w:rFonts w:ascii="Helvetica" w:hAnsi="Helvetica"/>
          <w:i/>
          <w:sz w:val="16"/>
          <w:szCs w:val="16"/>
        </w:rPr>
        <w:t>(a)</w:t>
      </w:r>
    </w:p>
    <w:p w14:paraId="3552C6CB" w14:textId="77777777" w:rsidR="00DB0A89" w:rsidRDefault="00DB0A89" w:rsidP="00DB0A89">
      <w:pPr>
        <w:jc w:val="center"/>
        <w:rPr>
          <w:rFonts w:ascii="Helvetica" w:hAnsi="Helvetica"/>
          <w:b/>
          <w:sz w:val="18"/>
          <w:szCs w:val="22"/>
        </w:rPr>
      </w:pPr>
    </w:p>
    <w:p w14:paraId="35561927" w14:textId="58F28B90" w:rsidR="00DB0A89" w:rsidRDefault="00DB0A89" w:rsidP="00C11FA8">
      <w:pPr>
        <w:rPr>
          <w:noProof/>
          <w:lang w:eastAsia="en-GB"/>
        </w:rPr>
      </w:pPr>
      <w:del w:id="100" w:author="Borghouts, Judith" w:date="2017-11-08T19:56:00Z">
        <w:r w:rsidRPr="00DB0A89" w:rsidDel="008E089C">
          <w:rPr>
            <w:rFonts w:ascii="Helvetica" w:hAnsi="Helvetica"/>
            <w:b/>
            <w:noProof/>
            <w:sz w:val="18"/>
            <w:szCs w:val="22"/>
            <w:lang w:eastAsia="en-GB"/>
            <w:rPrChange w:id="101" w:author="Unknown">
              <w:rPr>
                <w:noProof/>
                <w:lang w:eastAsia="en-GB"/>
              </w:rPr>
            </w:rPrChange>
          </w:rPr>
          <w:drawing>
            <wp:inline distT="0" distB="0" distL="0" distR="0" wp14:anchorId="33315C6C" wp14:editId="59FF0B39">
              <wp:extent cx="2794635" cy="1039468"/>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75841" cy="1069673"/>
                      </a:xfrm>
                      <a:prstGeom prst="rect">
                        <a:avLst/>
                      </a:prstGeom>
                    </pic:spPr>
                  </pic:pic>
                </a:graphicData>
              </a:graphic>
            </wp:inline>
          </w:drawing>
        </w:r>
      </w:del>
      <w:ins w:id="102" w:author="Borghouts, Judith" w:date="2017-11-08T19:56:00Z">
        <w:r w:rsidR="008E089C" w:rsidRPr="008E089C">
          <w:rPr>
            <w:noProof/>
            <w:lang w:eastAsia="en-GB"/>
          </w:rPr>
          <w:t xml:space="preserve"> </w:t>
        </w:r>
      </w:ins>
      <w:ins w:id="103" w:author="Borghouts, Judith" w:date="2017-11-11T15:34:00Z">
        <w:r w:rsidR="00824105" w:rsidRPr="00824105">
          <w:rPr>
            <w:noProof/>
            <w:lang w:eastAsia="en-GB"/>
          </w:rPr>
          <w:drawing>
            <wp:inline distT="0" distB="0" distL="0" distR="0" wp14:anchorId="6BE0E608" wp14:editId="5A166D90">
              <wp:extent cx="5615921" cy="25489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36323" cy="2558217"/>
                      </a:xfrm>
                      <a:prstGeom prst="rect">
                        <a:avLst/>
                      </a:prstGeom>
                    </pic:spPr>
                  </pic:pic>
                </a:graphicData>
              </a:graphic>
            </wp:inline>
          </w:drawing>
        </w:r>
      </w:ins>
      <w:r w:rsidRPr="00DB0A89">
        <w:rPr>
          <w:noProof/>
          <w:lang w:eastAsia="en-GB"/>
        </w:rPr>
        <w:t xml:space="preserve"> </w:t>
      </w:r>
    </w:p>
    <w:p w14:paraId="513AFF99" w14:textId="5F6C7D74" w:rsidR="003068F8" w:rsidRPr="00AA4399" w:rsidRDefault="003068F8" w:rsidP="00C11FA8">
      <w:pPr>
        <w:rPr>
          <w:i/>
          <w:noProof/>
          <w:sz w:val="16"/>
          <w:szCs w:val="16"/>
          <w:lang w:eastAsia="en-GB"/>
        </w:rPr>
      </w:pPr>
      <w:r w:rsidRPr="00AA4399">
        <w:rPr>
          <w:i/>
          <w:noProof/>
          <w:sz w:val="16"/>
          <w:szCs w:val="16"/>
          <w:lang w:eastAsia="en-GB"/>
        </w:rPr>
        <w:t>(b)</w:t>
      </w:r>
    </w:p>
    <w:p w14:paraId="1F424E6B" w14:textId="1F1D1020" w:rsidR="006E0EA9" w:rsidDel="00CF4161" w:rsidRDefault="006E0EA9" w:rsidP="00C11FA8">
      <w:pPr>
        <w:rPr>
          <w:del w:id="104" w:author="Borghouts, Judith" w:date="2017-11-10T18:30:00Z"/>
          <w:noProof/>
          <w:lang w:eastAsia="en-GB"/>
        </w:rPr>
      </w:pPr>
    </w:p>
    <w:p w14:paraId="79BA3523" w14:textId="5FB2FE67" w:rsidR="00DB0A89" w:rsidDel="00CF4161" w:rsidRDefault="00DB0A89" w:rsidP="00C11FA8">
      <w:pPr>
        <w:rPr>
          <w:del w:id="105" w:author="Borghouts, Judith" w:date="2017-11-10T18:30:00Z"/>
          <w:rFonts w:ascii="Helvetica" w:hAnsi="Helvetica"/>
          <w:b/>
          <w:sz w:val="18"/>
          <w:szCs w:val="22"/>
        </w:rPr>
      </w:pPr>
      <w:del w:id="106" w:author="Borghouts, Judith" w:date="2017-11-08T19:56:00Z">
        <w:r w:rsidRPr="00DB0A89" w:rsidDel="008E089C">
          <w:rPr>
            <w:rFonts w:ascii="Helvetica" w:hAnsi="Helvetica"/>
            <w:b/>
            <w:noProof/>
            <w:sz w:val="18"/>
            <w:szCs w:val="22"/>
            <w:lang w:eastAsia="en-GB"/>
            <w:rPrChange w:id="107" w:author="Unknown">
              <w:rPr>
                <w:noProof/>
                <w:lang w:eastAsia="en-GB"/>
              </w:rPr>
            </w:rPrChange>
          </w:rPr>
          <w:drawing>
            <wp:inline distT="0" distB="0" distL="0" distR="0" wp14:anchorId="6B8BEB2E" wp14:editId="5831D6E4">
              <wp:extent cx="2902961" cy="12725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82066" cy="1307217"/>
                      </a:xfrm>
                      <a:prstGeom prst="rect">
                        <a:avLst/>
                      </a:prstGeom>
                    </pic:spPr>
                  </pic:pic>
                </a:graphicData>
              </a:graphic>
            </wp:inline>
          </w:drawing>
        </w:r>
      </w:del>
    </w:p>
    <w:p w14:paraId="7F1986C0" w14:textId="1904DDE4" w:rsidR="008E089C" w:rsidRDefault="003068F8">
      <w:pPr>
        <w:rPr>
          <w:ins w:id="108" w:author="Borghouts, Judith" w:date="2017-11-08T19:56:00Z"/>
          <w:rFonts w:ascii="Helvetica" w:hAnsi="Helvetica"/>
          <w:i/>
          <w:sz w:val="16"/>
          <w:szCs w:val="16"/>
        </w:rPr>
      </w:pPr>
      <w:del w:id="109" w:author="Borghouts, Judith" w:date="2017-11-10T18:30:00Z">
        <w:r w:rsidRPr="005F3A4A" w:rsidDel="00CF4161">
          <w:rPr>
            <w:rFonts w:ascii="Helvetica" w:hAnsi="Helvetica"/>
            <w:i/>
            <w:sz w:val="16"/>
            <w:szCs w:val="16"/>
          </w:rPr>
          <w:delText>(c)</w:delText>
        </w:r>
      </w:del>
    </w:p>
    <w:p w14:paraId="40B35266" w14:textId="5597F87D" w:rsidR="008E089C" w:rsidRDefault="008E089C">
      <w:pPr>
        <w:rPr>
          <w:ins w:id="110" w:author="Borghouts, Judith" w:date="2017-11-08T19:56:00Z"/>
          <w:rFonts w:ascii="Helvetica" w:hAnsi="Helvetica"/>
          <w:i/>
          <w:sz w:val="16"/>
          <w:szCs w:val="16"/>
        </w:rPr>
      </w:pPr>
    </w:p>
    <w:p w14:paraId="3FC65A48" w14:textId="7D43F076" w:rsidR="00165871" w:rsidRDefault="00C2212C" w:rsidP="00C11FA8">
      <w:pPr>
        <w:rPr>
          <w:ins w:id="111" w:author="Borghouts, Judith" w:date="2017-11-08T19:57:00Z"/>
          <w:rFonts w:ascii="Helvetica" w:hAnsi="Helvetica"/>
          <w:i/>
          <w:sz w:val="16"/>
          <w:szCs w:val="16"/>
        </w:rPr>
      </w:pPr>
      <w:ins w:id="112" w:author="Borghouts, Judith" w:date="2017-11-11T15:34:00Z">
        <w:r w:rsidRPr="00C2212C">
          <w:rPr>
            <w:rFonts w:ascii="Helvetica" w:hAnsi="Helvetica"/>
            <w:i/>
            <w:noProof/>
            <w:sz w:val="16"/>
            <w:szCs w:val="16"/>
            <w:lang w:eastAsia="en-GB"/>
            <w:rPrChange w:id="113" w:author="Unknown">
              <w:rPr>
                <w:noProof/>
                <w:lang w:eastAsia="en-GB"/>
              </w:rPr>
            </w:rPrChange>
          </w:rPr>
          <w:drawing>
            <wp:inline distT="0" distB="0" distL="0" distR="0" wp14:anchorId="326CE9B6" wp14:editId="0BB7F4AE">
              <wp:extent cx="5766435" cy="265371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12114" cy="2674732"/>
                      </a:xfrm>
                      <a:prstGeom prst="rect">
                        <a:avLst/>
                      </a:prstGeom>
                    </pic:spPr>
                  </pic:pic>
                </a:graphicData>
              </a:graphic>
            </wp:inline>
          </w:drawing>
        </w:r>
      </w:ins>
    </w:p>
    <w:p w14:paraId="46F0A7B4" w14:textId="2B9749A5" w:rsidR="003068F8" w:rsidRDefault="008E089C" w:rsidP="00C11FA8">
      <w:pPr>
        <w:rPr>
          <w:ins w:id="114" w:author="Borghouts, Judith" w:date="2017-11-11T15:35:00Z"/>
          <w:rFonts w:ascii="Helvetica" w:hAnsi="Helvetica"/>
          <w:i/>
          <w:sz w:val="16"/>
          <w:szCs w:val="16"/>
        </w:rPr>
      </w:pPr>
      <w:ins w:id="115" w:author="Borghouts, Judith" w:date="2017-11-08T19:57:00Z">
        <w:r w:rsidRPr="008E089C">
          <w:rPr>
            <w:rFonts w:ascii="Helvetica" w:hAnsi="Helvetica"/>
            <w:i/>
            <w:sz w:val="16"/>
            <w:szCs w:val="16"/>
          </w:rPr>
          <w:t xml:space="preserve"> </w:t>
        </w:r>
      </w:ins>
      <w:ins w:id="116" w:author="Borghouts, Judith" w:date="2017-11-08T19:56:00Z">
        <w:r w:rsidR="00CF4161">
          <w:rPr>
            <w:rFonts w:ascii="Helvetica" w:hAnsi="Helvetica"/>
            <w:i/>
            <w:sz w:val="16"/>
            <w:szCs w:val="16"/>
          </w:rPr>
          <w:t>(</w:t>
        </w:r>
      </w:ins>
      <w:ins w:id="117" w:author="Borghouts, Judith" w:date="2017-11-10T18:30:00Z">
        <w:r w:rsidR="00CF4161">
          <w:rPr>
            <w:rFonts w:ascii="Helvetica" w:hAnsi="Helvetica"/>
            <w:i/>
            <w:sz w:val="16"/>
            <w:szCs w:val="16"/>
          </w:rPr>
          <w:t>c</w:t>
        </w:r>
      </w:ins>
      <w:ins w:id="118" w:author="Borghouts, Judith" w:date="2017-11-08T19:56:00Z">
        <w:r>
          <w:rPr>
            <w:rFonts w:ascii="Helvetica" w:hAnsi="Helvetica"/>
            <w:i/>
            <w:sz w:val="16"/>
            <w:szCs w:val="16"/>
          </w:rPr>
          <w:t>)</w:t>
        </w:r>
      </w:ins>
    </w:p>
    <w:p w14:paraId="6FEBAA78" w14:textId="2F0A8E3E" w:rsidR="00935347" w:rsidRDefault="00D45AB2" w:rsidP="00C11FA8">
      <w:pPr>
        <w:rPr>
          <w:ins w:id="119" w:author="Borghouts, Judith" w:date="2017-11-11T15:35:00Z"/>
          <w:rFonts w:ascii="Helvetica" w:hAnsi="Helvetica"/>
          <w:i/>
          <w:sz w:val="16"/>
          <w:szCs w:val="16"/>
        </w:rPr>
      </w:pPr>
      <w:ins w:id="120" w:author="Borghouts, Judith" w:date="2017-11-11T15:35:00Z">
        <w:r w:rsidRPr="00D45AB2">
          <w:rPr>
            <w:rFonts w:ascii="Helvetica" w:hAnsi="Helvetica"/>
            <w:i/>
            <w:noProof/>
            <w:sz w:val="16"/>
            <w:szCs w:val="16"/>
            <w:lang w:eastAsia="en-GB"/>
            <w:rPrChange w:id="121" w:author="Unknown">
              <w:rPr>
                <w:noProof/>
                <w:lang w:eastAsia="en-GB"/>
              </w:rPr>
            </w:rPrChange>
          </w:rPr>
          <w:drawing>
            <wp:inline distT="0" distB="0" distL="0" distR="0" wp14:anchorId="42FFB784" wp14:editId="6D56E799">
              <wp:extent cx="5727700" cy="2608580"/>
              <wp:effectExtent l="0" t="0" r="1270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2608580"/>
                      </a:xfrm>
                      <a:prstGeom prst="rect">
                        <a:avLst/>
                      </a:prstGeom>
                    </pic:spPr>
                  </pic:pic>
                </a:graphicData>
              </a:graphic>
            </wp:inline>
          </w:drawing>
        </w:r>
      </w:ins>
    </w:p>
    <w:p w14:paraId="39FFDAA9" w14:textId="32997EF5" w:rsidR="00D45AB2" w:rsidRDefault="00D45AB2" w:rsidP="00C11FA8">
      <w:pPr>
        <w:rPr>
          <w:ins w:id="122" w:author="Borghouts, Judith" w:date="2017-11-11T15:35:00Z"/>
          <w:rFonts w:ascii="Helvetica" w:hAnsi="Helvetica"/>
          <w:i/>
          <w:sz w:val="16"/>
          <w:szCs w:val="16"/>
        </w:rPr>
      </w:pPr>
      <w:ins w:id="123" w:author="Borghouts, Judith" w:date="2017-11-11T15:35:00Z">
        <w:r>
          <w:rPr>
            <w:rFonts w:ascii="Helvetica" w:hAnsi="Helvetica"/>
            <w:i/>
            <w:sz w:val="16"/>
            <w:szCs w:val="16"/>
          </w:rPr>
          <w:t>(d)</w:t>
        </w:r>
      </w:ins>
    </w:p>
    <w:p w14:paraId="27744576" w14:textId="4464B455" w:rsidR="00D45AB2" w:rsidRDefault="00D45AB2" w:rsidP="00C11FA8">
      <w:pPr>
        <w:rPr>
          <w:ins w:id="124" w:author="Borghouts, Judith" w:date="2017-11-11T15:35:00Z"/>
          <w:rFonts w:ascii="Helvetica" w:hAnsi="Helvetica"/>
          <w:i/>
          <w:sz w:val="16"/>
          <w:szCs w:val="16"/>
        </w:rPr>
      </w:pPr>
      <w:ins w:id="125" w:author="Borghouts, Judith" w:date="2017-11-11T15:35:00Z">
        <w:r w:rsidRPr="00D45AB2">
          <w:rPr>
            <w:rFonts w:ascii="Helvetica" w:hAnsi="Helvetica"/>
            <w:i/>
            <w:noProof/>
            <w:sz w:val="16"/>
            <w:szCs w:val="16"/>
            <w:lang w:eastAsia="en-GB"/>
            <w:rPrChange w:id="126" w:author="Unknown">
              <w:rPr>
                <w:noProof/>
                <w:lang w:eastAsia="en-GB"/>
              </w:rPr>
            </w:rPrChange>
          </w:rPr>
          <w:drawing>
            <wp:inline distT="0" distB="0" distL="0" distR="0" wp14:anchorId="666705E1" wp14:editId="77E460E5">
              <wp:extent cx="5727700" cy="2635885"/>
              <wp:effectExtent l="0" t="0" r="1270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2635885"/>
                      </a:xfrm>
                      <a:prstGeom prst="rect">
                        <a:avLst/>
                      </a:prstGeom>
                    </pic:spPr>
                  </pic:pic>
                </a:graphicData>
              </a:graphic>
            </wp:inline>
          </w:drawing>
        </w:r>
      </w:ins>
    </w:p>
    <w:p w14:paraId="0F662269" w14:textId="7D66538E" w:rsidR="00D45AB2" w:rsidRDefault="00D45AB2" w:rsidP="00C11FA8">
      <w:pPr>
        <w:rPr>
          <w:rFonts w:ascii="Helvetica" w:hAnsi="Helvetica"/>
          <w:i/>
          <w:sz w:val="16"/>
          <w:szCs w:val="16"/>
        </w:rPr>
      </w:pPr>
      <w:ins w:id="127" w:author="Borghouts, Judith" w:date="2017-11-11T15:35:00Z">
        <w:r>
          <w:rPr>
            <w:rFonts w:ascii="Helvetica" w:hAnsi="Helvetica"/>
            <w:i/>
            <w:sz w:val="16"/>
            <w:szCs w:val="16"/>
          </w:rPr>
          <w:t>(e)</w:t>
        </w:r>
      </w:ins>
    </w:p>
    <w:p w14:paraId="5637BFC3" w14:textId="77777777" w:rsidR="00115C9E" w:rsidRPr="005F3A4A" w:rsidRDefault="00115C9E" w:rsidP="00C11FA8">
      <w:pPr>
        <w:rPr>
          <w:rFonts w:ascii="Helvetica" w:hAnsi="Helvetica"/>
          <w:i/>
          <w:sz w:val="16"/>
          <w:szCs w:val="16"/>
        </w:rPr>
      </w:pPr>
    </w:p>
    <w:p w14:paraId="63A161CD" w14:textId="17CF0431" w:rsidR="00F37B47" w:rsidRPr="005F3A4A" w:rsidRDefault="00F37B47" w:rsidP="00C11FA8">
      <w:pPr>
        <w:rPr>
          <w:rFonts w:ascii="Helvetica" w:hAnsi="Helvetica"/>
          <w:i/>
          <w:sz w:val="16"/>
          <w:szCs w:val="16"/>
        </w:rPr>
      </w:pPr>
      <w:r w:rsidRPr="005F3A4A">
        <w:rPr>
          <w:rFonts w:ascii="Helvetica" w:hAnsi="Helvetica"/>
          <w:i/>
          <w:sz w:val="16"/>
          <w:szCs w:val="16"/>
        </w:rPr>
        <w:t xml:space="preserve">Figure 1. </w:t>
      </w:r>
      <w:r w:rsidR="00E87189" w:rsidRPr="005F3A4A">
        <w:rPr>
          <w:rFonts w:ascii="Helvetica" w:hAnsi="Helvetica"/>
          <w:i/>
          <w:sz w:val="16"/>
          <w:szCs w:val="16"/>
        </w:rPr>
        <w:t xml:space="preserve">Participants </w:t>
      </w:r>
      <w:proofErr w:type="gramStart"/>
      <w:r w:rsidR="00E87189" w:rsidRPr="005F3A4A">
        <w:rPr>
          <w:rFonts w:ascii="Helvetica" w:hAnsi="Helvetica"/>
          <w:i/>
          <w:sz w:val="16"/>
          <w:szCs w:val="16"/>
        </w:rPr>
        <w:t>have to</w:t>
      </w:r>
      <w:proofErr w:type="gramEnd"/>
      <w:r w:rsidR="00E87189" w:rsidRPr="005F3A4A">
        <w:rPr>
          <w:rFonts w:ascii="Helvetica" w:hAnsi="Helvetica"/>
          <w:i/>
          <w:sz w:val="16"/>
          <w:szCs w:val="16"/>
        </w:rPr>
        <w:t xml:space="preserve"> enter </w:t>
      </w:r>
      <w:del w:id="128" w:author="Borghouts, Judith" w:date="2017-11-08T19:58:00Z">
        <w:r w:rsidR="00E87189" w:rsidRPr="005F3A4A" w:rsidDel="004072AC">
          <w:rPr>
            <w:rFonts w:ascii="Helvetica" w:hAnsi="Helvetica"/>
            <w:i/>
            <w:sz w:val="16"/>
            <w:szCs w:val="16"/>
          </w:rPr>
          <w:delText>projec</w:delText>
        </w:r>
        <w:r w:rsidR="00332999" w:rsidRPr="005F3A4A" w:rsidDel="004072AC">
          <w:rPr>
            <w:rFonts w:ascii="Helvetica" w:hAnsi="Helvetica"/>
            <w:i/>
            <w:sz w:val="16"/>
            <w:szCs w:val="16"/>
          </w:rPr>
          <w:delText>t codes</w:delText>
        </w:r>
      </w:del>
      <w:ins w:id="129" w:author="Borghouts, Judith" w:date="2017-11-08T19:58:00Z">
        <w:r w:rsidR="004072AC">
          <w:rPr>
            <w:rFonts w:ascii="Helvetica" w:hAnsi="Helvetica"/>
            <w:i/>
            <w:sz w:val="16"/>
            <w:szCs w:val="16"/>
          </w:rPr>
          <w:t>expenses</w:t>
        </w:r>
      </w:ins>
      <w:r w:rsidR="00332999" w:rsidRPr="005F3A4A">
        <w:rPr>
          <w:rFonts w:ascii="Helvetica" w:hAnsi="Helvetica"/>
          <w:i/>
          <w:sz w:val="16"/>
          <w:szCs w:val="16"/>
        </w:rPr>
        <w:t xml:space="preserve"> into a data entry form</w:t>
      </w:r>
      <w:r w:rsidR="0055588A">
        <w:rPr>
          <w:rFonts w:ascii="Helvetica" w:hAnsi="Helvetica"/>
          <w:i/>
          <w:sz w:val="16"/>
          <w:szCs w:val="16"/>
        </w:rPr>
        <w:t xml:space="preserve"> </w:t>
      </w:r>
      <w:r w:rsidR="00332999" w:rsidRPr="005F3A4A">
        <w:rPr>
          <w:rFonts w:ascii="Helvetica" w:hAnsi="Helvetica"/>
          <w:i/>
          <w:sz w:val="16"/>
          <w:szCs w:val="16"/>
        </w:rPr>
        <w:t>(a)</w:t>
      </w:r>
      <w:r w:rsidR="0055588A">
        <w:rPr>
          <w:rFonts w:ascii="Helvetica" w:hAnsi="Helvetica"/>
          <w:i/>
          <w:sz w:val="16"/>
          <w:szCs w:val="16"/>
        </w:rPr>
        <w:t xml:space="preserve">. They </w:t>
      </w:r>
      <w:r w:rsidR="00332999" w:rsidRPr="005F3A4A">
        <w:rPr>
          <w:rFonts w:ascii="Helvetica" w:hAnsi="Helvetica"/>
          <w:i/>
          <w:sz w:val="16"/>
          <w:szCs w:val="16"/>
        </w:rPr>
        <w:t xml:space="preserve">retrieve these </w:t>
      </w:r>
      <w:ins w:id="130" w:author="Borghouts, Judith" w:date="2017-11-08T19:58:00Z">
        <w:r w:rsidR="004072AC">
          <w:rPr>
            <w:rFonts w:ascii="Helvetica" w:hAnsi="Helvetica"/>
            <w:i/>
            <w:sz w:val="16"/>
            <w:szCs w:val="16"/>
          </w:rPr>
          <w:t xml:space="preserve">from paper receipts. Some items </w:t>
        </w:r>
        <w:proofErr w:type="gramStart"/>
        <w:r w:rsidR="004072AC">
          <w:rPr>
            <w:rFonts w:ascii="Helvetica" w:hAnsi="Helvetica"/>
            <w:i/>
            <w:sz w:val="16"/>
            <w:szCs w:val="16"/>
          </w:rPr>
          <w:t>have to</w:t>
        </w:r>
        <w:proofErr w:type="gramEnd"/>
        <w:r w:rsidR="004072AC">
          <w:rPr>
            <w:rFonts w:ascii="Helvetica" w:hAnsi="Helvetica"/>
            <w:i/>
            <w:sz w:val="16"/>
            <w:szCs w:val="16"/>
          </w:rPr>
          <w:t xml:space="preserve"> be retri</w:t>
        </w:r>
        <w:r w:rsidR="00320A0B">
          <w:rPr>
            <w:rFonts w:ascii="Helvetica" w:hAnsi="Helvetica"/>
            <w:i/>
            <w:sz w:val="16"/>
            <w:szCs w:val="16"/>
          </w:rPr>
          <w:t>e</w:t>
        </w:r>
        <w:r w:rsidR="004072AC">
          <w:rPr>
            <w:rFonts w:ascii="Helvetica" w:hAnsi="Helvetica"/>
            <w:i/>
            <w:sz w:val="16"/>
            <w:szCs w:val="16"/>
          </w:rPr>
          <w:t xml:space="preserve">ved </w:t>
        </w:r>
      </w:ins>
      <w:r w:rsidR="00332999" w:rsidRPr="005F3A4A">
        <w:rPr>
          <w:rFonts w:ascii="Helvetica" w:hAnsi="Helvetica"/>
          <w:i/>
          <w:sz w:val="16"/>
          <w:szCs w:val="16"/>
        </w:rPr>
        <w:t>by switching to another browser tab</w:t>
      </w:r>
      <w:ins w:id="131" w:author="Borghouts, Judith" w:date="2017-11-08T19:58:00Z">
        <w:r w:rsidR="00E1033E">
          <w:rPr>
            <w:rFonts w:ascii="Helvetica" w:hAnsi="Helvetica"/>
            <w:i/>
            <w:sz w:val="16"/>
            <w:szCs w:val="16"/>
          </w:rPr>
          <w:t xml:space="preserve"> </w:t>
        </w:r>
      </w:ins>
      <w:del w:id="132" w:author="Borghouts, Judith" w:date="2017-11-10T18:30:00Z">
        <w:r w:rsidR="00332999" w:rsidRPr="005F3A4A" w:rsidDel="00A44747">
          <w:rPr>
            <w:rFonts w:ascii="Helvetica" w:hAnsi="Helvetica"/>
            <w:i/>
            <w:sz w:val="16"/>
            <w:szCs w:val="16"/>
          </w:rPr>
          <w:delText xml:space="preserve">. </w:delText>
        </w:r>
      </w:del>
      <w:ins w:id="133" w:author="Borghouts, Judith" w:date="2017-11-08T19:59:00Z">
        <w:r w:rsidR="004A3F26">
          <w:rPr>
            <w:rFonts w:ascii="Helvetica" w:hAnsi="Helvetica"/>
            <w:i/>
            <w:sz w:val="16"/>
            <w:szCs w:val="16"/>
          </w:rPr>
          <w:t>(b &amp;d)</w:t>
        </w:r>
      </w:ins>
      <w:ins w:id="134" w:author="Borghouts, Judith" w:date="2017-11-08T19:58:00Z">
        <w:r w:rsidR="00320A0B">
          <w:rPr>
            <w:rFonts w:ascii="Helvetica" w:hAnsi="Helvetica"/>
            <w:i/>
            <w:sz w:val="16"/>
            <w:szCs w:val="16"/>
          </w:rPr>
          <w:t xml:space="preserve">. </w:t>
        </w:r>
      </w:ins>
      <w:r w:rsidR="00D50DAB">
        <w:rPr>
          <w:rFonts w:ascii="Helvetica" w:hAnsi="Helvetica"/>
          <w:i/>
          <w:sz w:val="16"/>
          <w:szCs w:val="16"/>
        </w:rPr>
        <w:t>Participants in the notification condition</w:t>
      </w:r>
      <w:r w:rsidR="00332999" w:rsidRPr="005F3A4A">
        <w:rPr>
          <w:rFonts w:ascii="Helvetica" w:hAnsi="Helvetica"/>
          <w:i/>
          <w:sz w:val="16"/>
          <w:szCs w:val="16"/>
        </w:rPr>
        <w:t xml:space="preserve"> receive a warning message</w:t>
      </w:r>
      <w:r w:rsidR="00D50DAB">
        <w:rPr>
          <w:rFonts w:ascii="Helvetica" w:hAnsi="Helvetica"/>
          <w:i/>
          <w:sz w:val="16"/>
          <w:szCs w:val="16"/>
        </w:rPr>
        <w:t xml:space="preserve"> when they switch tabs</w:t>
      </w:r>
      <w:del w:id="135" w:author="Borghouts, Judith" w:date="2017-11-08T19:58:00Z">
        <w:r w:rsidR="00332999" w:rsidRPr="005F3A4A" w:rsidDel="00E1033E">
          <w:rPr>
            <w:rFonts w:ascii="Helvetica" w:hAnsi="Helvetica"/>
            <w:i/>
            <w:sz w:val="16"/>
            <w:szCs w:val="16"/>
          </w:rPr>
          <w:delText xml:space="preserve"> (b)</w:delText>
        </w:r>
      </w:del>
      <w:r w:rsidR="00332999" w:rsidRPr="005F3A4A">
        <w:rPr>
          <w:rFonts w:ascii="Helvetica" w:hAnsi="Helvetica"/>
          <w:i/>
          <w:sz w:val="16"/>
          <w:szCs w:val="16"/>
        </w:rPr>
        <w:t>. When they switch back to the data entry tab, they receive a message stating how long it took them (</w:t>
      </w:r>
      <w:del w:id="136" w:author="Borghouts, Judith" w:date="2017-11-08T19:58:00Z">
        <w:r w:rsidR="00332999" w:rsidRPr="005F3A4A" w:rsidDel="00E1033E">
          <w:rPr>
            <w:rFonts w:ascii="Helvetica" w:hAnsi="Helvetica"/>
            <w:i/>
            <w:sz w:val="16"/>
            <w:szCs w:val="16"/>
          </w:rPr>
          <w:delText>c</w:delText>
        </w:r>
      </w:del>
      <w:ins w:id="137" w:author="Borghouts, Judith" w:date="2017-11-08T19:58:00Z">
        <w:r w:rsidR="00A44747">
          <w:rPr>
            <w:rFonts w:ascii="Helvetica" w:hAnsi="Helvetica"/>
            <w:i/>
            <w:sz w:val="16"/>
            <w:szCs w:val="16"/>
          </w:rPr>
          <w:t>c</w:t>
        </w:r>
      </w:ins>
      <w:ins w:id="138" w:author="Borghouts, Judith" w:date="2017-11-11T15:36:00Z">
        <w:r w:rsidR="00D31A21">
          <w:rPr>
            <w:rFonts w:ascii="Helvetica" w:hAnsi="Helvetica"/>
            <w:i/>
            <w:sz w:val="16"/>
            <w:szCs w:val="16"/>
          </w:rPr>
          <w:t xml:space="preserve"> &amp; e</w:t>
        </w:r>
      </w:ins>
      <w:r w:rsidR="00332999" w:rsidRPr="005F3A4A">
        <w:rPr>
          <w:rFonts w:ascii="Helvetica" w:hAnsi="Helvetica"/>
          <w:i/>
          <w:sz w:val="16"/>
          <w:szCs w:val="16"/>
        </w:rPr>
        <w:t>).</w:t>
      </w:r>
    </w:p>
    <w:p w14:paraId="246F79D3" w14:textId="77777777" w:rsidR="00F37B47" w:rsidRPr="00337720" w:rsidRDefault="00F37B47" w:rsidP="00C11FA8">
      <w:pPr>
        <w:rPr>
          <w:rFonts w:ascii="Helvetica" w:hAnsi="Helvetica"/>
          <w:b/>
          <w:sz w:val="18"/>
          <w:szCs w:val="22"/>
        </w:rPr>
      </w:pPr>
    </w:p>
    <w:sectPr w:rsidR="00F37B47" w:rsidRPr="00337720" w:rsidSect="000B3C4F">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1" w:author="Borghouts, Judith" w:date="2017-11-10T18:17:00Z" w:initials="BJ">
    <w:p w14:paraId="5DDA83A9" w14:textId="306EC9D1" w:rsidR="00654BD8" w:rsidRDefault="00654BD8">
      <w:pPr>
        <w:pStyle w:val="CommentText"/>
      </w:pPr>
      <w:r>
        <w:rPr>
          <w:rStyle w:val="CommentReference"/>
        </w:rPr>
        <w:annotationRef/>
      </w:r>
      <w:r>
        <w:t>Either actual time afterwards. Or average beforehan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DA83A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D25D92"/>
    <w:multiLevelType w:val="hybridMultilevel"/>
    <w:tmpl w:val="1B58881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5B72384"/>
    <w:multiLevelType w:val="hybridMultilevel"/>
    <w:tmpl w:val="9214B3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40D164A"/>
    <w:multiLevelType w:val="hybridMultilevel"/>
    <w:tmpl w:val="7518A8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DF31C6D"/>
    <w:multiLevelType w:val="hybridMultilevel"/>
    <w:tmpl w:val="69C64E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rghouts, Judith">
    <w15:presenceInfo w15:providerId="None" w15:userId="Borghouts, Jud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3E7F"/>
    <w:rsid w:val="00003147"/>
    <w:rsid w:val="000040F5"/>
    <w:rsid w:val="00010E54"/>
    <w:rsid w:val="00013462"/>
    <w:rsid w:val="00013ABE"/>
    <w:rsid w:val="000151F2"/>
    <w:rsid w:val="00017380"/>
    <w:rsid w:val="00024420"/>
    <w:rsid w:val="00025AA9"/>
    <w:rsid w:val="0003414D"/>
    <w:rsid w:val="00034EE8"/>
    <w:rsid w:val="0003551C"/>
    <w:rsid w:val="00041164"/>
    <w:rsid w:val="00042EC9"/>
    <w:rsid w:val="00043391"/>
    <w:rsid w:val="00047E0F"/>
    <w:rsid w:val="00055702"/>
    <w:rsid w:val="00062C9A"/>
    <w:rsid w:val="00071D48"/>
    <w:rsid w:val="00072F55"/>
    <w:rsid w:val="0007332E"/>
    <w:rsid w:val="000740C0"/>
    <w:rsid w:val="00082AD2"/>
    <w:rsid w:val="00082D27"/>
    <w:rsid w:val="00083707"/>
    <w:rsid w:val="00095AFC"/>
    <w:rsid w:val="00095B93"/>
    <w:rsid w:val="000961CF"/>
    <w:rsid w:val="00096B80"/>
    <w:rsid w:val="00097177"/>
    <w:rsid w:val="000A28F1"/>
    <w:rsid w:val="000A2B9F"/>
    <w:rsid w:val="000A4943"/>
    <w:rsid w:val="000A553F"/>
    <w:rsid w:val="000A7C6A"/>
    <w:rsid w:val="000B03CC"/>
    <w:rsid w:val="000B10EA"/>
    <w:rsid w:val="000B3C4F"/>
    <w:rsid w:val="000B5C82"/>
    <w:rsid w:val="000B61B2"/>
    <w:rsid w:val="000C2744"/>
    <w:rsid w:val="000C6630"/>
    <w:rsid w:val="000D0D78"/>
    <w:rsid w:val="000D77FD"/>
    <w:rsid w:val="000D7801"/>
    <w:rsid w:val="000E19E4"/>
    <w:rsid w:val="000E5442"/>
    <w:rsid w:val="000E5CB6"/>
    <w:rsid w:val="000E5E27"/>
    <w:rsid w:val="000E6E68"/>
    <w:rsid w:val="000F00B7"/>
    <w:rsid w:val="000F1855"/>
    <w:rsid w:val="000F306E"/>
    <w:rsid w:val="0010335D"/>
    <w:rsid w:val="00115C9E"/>
    <w:rsid w:val="00122289"/>
    <w:rsid w:val="00123AE6"/>
    <w:rsid w:val="00127364"/>
    <w:rsid w:val="00127C7A"/>
    <w:rsid w:val="0013027C"/>
    <w:rsid w:val="00133EDC"/>
    <w:rsid w:val="0013629C"/>
    <w:rsid w:val="00136A51"/>
    <w:rsid w:val="0014101B"/>
    <w:rsid w:val="00147C72"/>
    <w:rsid w:val="001520D8"/>
    <w:rsid w:val="00153898"/>
    <w:rsid w:val="00155930"/>
    <w:rsid w:val="00156F27"/>
    <w:rsid w:val="001572DB"/>
    <w:rsid w:val="00160964"/>
    <w:rsid w:val="00165871"/>
    <w:rsid w:val="00165FCD"/>
    <w:rsid w:val="00167332"/>
    <w:rsid w:val="00172FBE"/>
    <w:rsid w:val="00180D48"/>
    <w:rsid w:val="00184D60"/>
    <w:rsid w:val="00184E49"/>
    <w:rsid w:val="00186D3F"/>
    <w:rsid w:val="00194744"/>
    <w:rsid w:val="00194F81"/>
    <w:rsid w:val="00197734"/>
    <w:rsid w:val="001A4ACB"/>
    <w:rsid w:val="001A57AF"/>
    <w:rsid w:val="001A7C6A"/>
    <w:rsid w:val="001B01E0"/>
    <w:rsid w:val="001B0BEC"/>
    <w:rsid w:val="001B0C9F"/>
    <w:rsid w:val="001B2602"/>
    <w:rsid w:val="001B3D6B"/>
    <w:rsid w:val="001C458F"/>
    <w:rsid w:val="001D046E"/>
    <w:rsid w:val="001D0499"/>
    <w:rsid w:val="001D78E7"/>
    <w:rsid w:val="001F131F"/>
    <w:rsid w:val="001F52D4"/>
    <w:rsid w:val="001F5DA2"/>
    <w:rsid w:val="00203F2F"/>
    <w:rsid w:val="002058E7"/>
    <w:rsid w:val="00205AE7"/>
    <w:rsid w:val="002067D3"/>
    <w:rsid w:val="00211A65"/>
    <w:rsid w:val="00215876"/>
    <w:rsid w:val="00216C87"/>
    <w:rsid w:val="00223CBF"/>
    <w:rsid w:val="002342CF"/>
    <w:rsid w:val="00236080"/>
    <w:rsid w:val="00236A3A"/>
    <w:rsid w:val="0024113A"/>
    <w:rsid w:val="00241226"/>
    <w:rsid w:val="00246197"/>
    <w:rsid w:val="00250720"/>
    <w:rsid w:val="00252A58"/>
    <w:rsid w:val="00256968"/>
    <w:rsid w:val="002610EE"/>
    <w:rsid w:val="0026277A"/>
    <w:rsid w:val="00273350"/>
    <w:rsid w:val="002738C9"/>
    <w:rsid w:val="00287673"/>
    <w:rsid w:val="002918E6"/>
    <w:rsid w:val="00295164"/>
    <w:rsid w:val="002A22EC"/>
    <w:rsid w:val="002A2581"/>
    <w:rsid w:val="002A3832"/>
    <w:rsid w:val="002A494F"/>
    <w:rsid w:val="002B1259"/>
    <w:rsid w:val="002B3A02"/>
    <w:rsid w:val="002B4C1D"/>
    <w:rsid w:val="002B4C71"/>
    <w:rsid w:val="002C119B"/>
    <w:rsid w:val="002C2F2B"/>
    <w:rsid w:val="002D436E"/>
    <w:rsid w:val="002D795E"/>
    <w:rsid w:val="002E63DB"/>
    <w:rsid w:val="002E74E3"/>
    <w:rsid w:val="002F2790"/>
    <w:rsid w:val="0030257D"/>
    <w:rsid w:val="00303E9A"/>
    <w:rsid w:val="00305FE6"/>
    <w:rsid w:val="003068F8"/>
    <w:rsid w:val="00312033"/>
    <w:rsid w:val="0031299D"/>
    <w:rsid w:val="00315576"/>
    <w:rsid w:val="00320A0B"/>
    <w:rsid w:val="00326640"/>
    <w:rsid w:val="00327CDB"/>
    <w:rsid w:val="00331A3B"/>
    <w:rsid w:val="00332999"/>
    <w:rsid w:val="00337720"/>
    <w:rsid w:val="00337AD2"/>
    <w:rsid w:val="00340399"/>
    <w:rsid w:val="00342E1A"/>
    <w:rsid w:val="00345656"/>
    <w:rsid w:val="003550AF"/>
    <w:rsid w:val="00361695"/>
    <w:rsid w:val="00361FF0"/>
    <w:rsid w:val="00365040"/>
    <w:rsid w:val="0037201E"/>
    <w:rsid w:val="0037332C"/>
    <w:rsid w:val="00373367"/>
    <w:rsid w:val="003777A4"/>
    <w:rsid w:val="003777B9"/>
    <w:rsid w:val="00383AB5"/>
    <w:rsid w:val="00383C6B"/>
    <w:rsid w:val="0038441D"/>
    <w:rsid w:val="00385AB9"/>
    <w:rsid w:val="0038610D"/>
    <w:rsid w:val="003871E2"/>
    <w:rsid w:val="003A0752"/>
    <w:rsid w:val="003A3FC0"/>
    <w:rsid w:val="003A4BB7"/>
    <w:rsid w:val="003A4F36"/>
    <w:rsid w:val="003B08CC"/>
    <w:rsid w:val="003B290A"/>
    <w:rsid w:val="003B78EE"/>
    <w:rsid w:val="003C1D94"/>
    <w:rsid w:val="003D0C5B"/>
    <w:rsid w:val="003D22C2"/>
    <w:rsid w:val="003D51BB"/>
    <w:rsid w:val="003D53CE"/>
    <w:rsid w:val="003D7348"/>
    <w:rsid w:val="003E302B"/>
    <w:rsid w:val="003E53AD"/>
    <w:rsid w:val="003E5871"/>
    <w:rsid w:val="003F078A"/>
    <w:rsid w:val="003F1A40"/>
    <w:rsid w:val="003F322F"/>
    <w:rsid w:val="003F6360"/>
    <w:rsid w:val="004048AD"/>
    <w:rsid w:val="004072AC"/>
    <w:rsid w:val="004108C0"/>
    <w:rsid w:val="004113B3"/>
    <w:rsid w:val="00415531"/>
    <w:rsid w:val="00421837"/>
    <w:rsid w:val="00423610"/>
    <w:rsid w:val="00424184"/>
    <w:rsid w:val="004250AD"/>
    <w:rsid w:val="004255B6"/>
    <w:rsid w:val="00425C66"/>
    <w:rsid w:val="00426975"/>
    <w:rsid w:val="0042757B"/>
    <w:rsid w:val="00431CB1"/>
    <w:rsid w:val="0043263B"/>
    <w:rsid w:val="00437111"/>
    <w:rsid w:val="00443271"/>
    <w:rsid w:val="004432B5"/>
    <w:rsid w:val="004437DA"/>
    <w:rsid w:val="00452A56"/>
    <w:rsid w:val="00453B97"/>
    <w:rsid w:val="004543E2"/>
    <w:rsid w:val="00454C4A"/>
    <w:rsid w:val="0045768A"/>
    <w:rsid w:val="00463B96"/>
    <w:rsid w:val="004649D6"/>
    <w:rsid w:val="00465147"/>
    <w:rsid w:val="00466327"/>
    <w:rsid w:val="0047014F"/>
    <w:rsid w:val="004758D5"/>
    <w:rsid w:val="004758EF"/>
    <w:rsid w:val="00477CA3"/>
    <w:rsid w:val="0048268B"/>
    <w:rsid w:val="00484C26"/>
    <w:rsid w:val="00484C48"/>
    <w:rsid w:val="00493476"/>
    <w:rsid w:val="00496EF9"/>
    <w:rsid w:val="004A2400"/>
    <w:rsid w:val="004A3F26"/>
    <w:rsid w:val="004A6523"/>
    <w:rsid w:val="004B10F9"/>
    <w:rsid w:val="004B4916"/>
    <w:rsid w:val="004B65D6"/>
    <w:rsid w:val="004B77FD"/>
    <w:rsid w:val="004B7ED1"/>
    <w:rsid w:val="004C580B"/>
    <w:rsid w:val="004C5D8C"/>
    <w:rsid w:val="004C6D33"/>
    <w:rsid w:val="004D0A1B"/>
    <w:rsid w:val="004D14FA"/>
    <w:rsid w:val="004D2EDD"/>
    <w:rsid w:val="004D6D7E"/>
    <w:rsid w:val="004E4E70"/>
    <w:rsid w:val="004E5A4F"/>
    <w:rsid w:val="004F0D3A"/>
    <w:rsid w:val="004F552E"/>
    <w:rsid w:val="004F55C7"/>
    <w:rsid w:val="0050156D"/>
    <w:rsid w:val="005028F8"/>
    <w:rsid w:val="00506589"/>
    <w:rsid w:val="0050659C"/>
    <w:rsid w:val="00510D67"/>
    <w:rsid w:val="00513B0C"/>
    <w:rsid w:val="00514CA2"/>
    <w:rsid w:val="00514F3F"/>
    <w:rsid w:val="00515591"/>
    <w:rsid w:val="00515C03"/>
    <w:rsid w:val="005239DD"/>
    <w:rsid w:val="00524B74"/>
    <w:rsid w:val="0052683F"/>
    <w:rsid w:val="00526D8E"/>
    <w:rsid w:val="005338CA"/>
    <w:rsid w:val="0054258A"/>
    <w:rsid w:val="0054494A"/>
    <w:rsid w:val="00545B0F"/>
    <w:rsid w:val="00545B55"/>
    <w:rsid w:val="0055047D"/>
    <w:rsid w:val="00551498"/>
    <w:rsid w:val="0055154B"/>
    <w:rsid w:val="0055279D"/>
    <w:rsid w:val="0055355E"/>
    <w:rsid w:val="0055588A"/>
    <w:rsid w:val="00557A12"/>
    <w:rsid w:val="0056126A"/>
    <w:rsid w:val="00561450"/>
    <w:rsid w:val="005645B8"/>
    <w:rsid w:val="005646A9"/>
    <w:rsid w:val="00567478"/>
    <w:rsid w:val="005712E7"/>
    <w:rsid w:val="00571584"/>
    <w:rsid w:val="005738A0"/>
    <w:rsid w:val="00574DF8"/>
    <w:rsid w:val="00577F3F"/>
    <w:rsid w:val="00581361"/>
    <w:rsid w:val="00581F9A"/>
    <w:rsid w:val="00583952"/>
    <w:rsid w:val="00592313"/>
    <w:rsid w:val="00593103"/>
    <w:rsid w:val="00594982"/>
    <w:rsid w:val="0059618E"/>
    <w:rsid w:val="00596292"/>
    <w:rsid w:val="005A0E3D"/>
    <w:rsid w:val="005A1867"/>
    <w:rsid w:val="005A3E9D"/>
    <w:rsid w:val="005A54EA"/>
    <w:rsid w:val="005A5B54"/>
    <w:rsid w:val="005B1D93"/>
    <w:rsid w:val="005B2154"/>
    <w:rsid w:val="005B3077"/>
    <w:rsid w:val="005B3712"/>
    <w:rsid w:val="005B4129"/>
    <w:rsid w:val="005B62BD"/>
    <w:rsid w:val="005B6B05"/>
    <w:rsid w:val="005B7D76"/>
    <w:rsid w:val="005C0E2F"/>
    <w:rsid w:val="005C311F"/>
    <w:rsid w:val="005C4C47"/>
    <w:rsid w:val="005C6595"/>
    <w:rsid w:val="005C6CF9"/>
    <w:rsid w:val="005C727D"/>
    <w:rsid w:val="005D13E4"/>
    <w:rsid w:val="005D33F8"/>
    <w:rsid w:val="005D3A68"/>
    <w:rsid w:val="005D4176"/>
    <w:rsid w:val="005D4D3C"/>
    <w:rsid w:val="005D62A8"/>
    <w:rsid w:val="005D770E"/>
    <w:rsid w:val="005E1B96"/>
    <w:rsid w:val="005E7349"/>
    <w:rsid w:val="005E74E9"/>
    <w:rsid w:val="005F02E7"/>
    <w:rsid w:val="005F3A4A"/>
    <w:rsid w:val="005F42DF"/>
    <w:rsid w:val="005F46CE"/>
    <w:rsid w:val="005F62FB"/>
    <w:rsid w:val="005F7560"/>
    <w:rsid w:val="00603A4F"/>
    <w:rsid w:val="00603C90"/>
    <w:rsid w:val="0060599E"/>
    <w:rsid w:val="00606110"/>
    <w:rsid w:val="00607067"/>
    <w:rsid w:val="0061025C"/>
    <w:rsid w:val="00612FBC"/>
    <w:rsid w:val="006225CA"/>
    <w:rsid w:val="006236C4"/>
    <w:rsid w:val="00625482"/>
    <w:rsid w:val="00626FDA"/>
    <w:rsid w:val="00636EC8"/>
    <w:rsid w:val="0063754E"/>
    <w:rsid w:val="00641B9E"/>
    <w:rsid w:val="006476CF"/>
    <w:rsid w:val="006477AF"/>
    <w:rsid w:val="00654BD8"/>
    <w:rsid w:val="00657789"/>
    <w:rsid w:val="00662702"/>
    <w:rsid w:val="00663E58"/>
    <w:rsid w:val="00665BB5"/>
    <w:rsid w:val="00671E08"/>
    <w:rsid w:val="00673FD1"/>
    <w:rsid w:val="006777B6"/>
    <w:rsid w:val="0068050D"/>
    <w:rsid w:val="00680A65"/>
    <w:rsid w:val="00685114"/>
    <w:rsid w:val="006868B4"/>
    <w:rsid w:val="00687A03"/>
    <w:rsid w:val="00690CC2"/>
    <w:rsid w:val="00694A6C"/>
    <w:rsid w:val="006A360F"/>
    <w:rsid w:val="006A3E72"/>
    <w:rsid w:val="006A6FB3"/>
    <w:rsid w:val="006B1DE4"/>
    <w:rsid w:val="006B746F"/>
    <w:rsid w:val="006B7726"/>
    <w:rsid w:val="006C04A5"/>
    <w:rsid w:val="006C2FE4"/>
    <w:rsid w:val="006C3235"/>
    <w:rsid w:val="006C52FE"/>
    <w:rsid w:val="006C7FCF"/>
    <w:rsid w:val="006D04BE"/>
    <w:rsid w:val="006D32AE"/>
    <w:rsid w:val="006E0EA9"/>
    <w:rsid w:val="006E7172"/>
    <w:rsid w:val="006F6DD7"/>
    <w:rsid w:val="0070142E"/>
    <w:rsid w:val="00702D12"/>
    <w:rsid w:val="00715245"/>
    <w:rsid w:val="00715977"/>
    <w:rsid w:val="007177DC"/>
    <w:rsid w:val="00730E83"/>
    <w:rsid w:val="00742CFA"/>
    <w:rsid w:val="0074454E"/>
    <w:rsid w:val="00744AD4"/>
    <w:rsid w:val="00750489"/>
    <w:rsid w:val="0075055B"/>
    <w:rsid w:val="007547F2"/>
    <w:rsid w:val="0075530B"/>
    <w:rsid w:val="00755948"/>
    <w:rsid w:val="00756521"/>
    <w:rsid w:val="00761328"/>
    <w:rsid w:val="00762E5E"/>
    <w:rsid w:val="00765C75"/>
    <w:rsid w:val="0077296E"/>
    <w:rsid w:val="00772E2A"/>
    <w:rsid w:val="00773332"/>
    <w:rsid w:val="00775F70"/>
    <w:rsid w:val="00776689"/>
    <w:rsid w:val="007769D7"/>
    <w:rsid w:val="007808A0"/>
    <w:rsid w:val="00780AB9"/>
    <w:rsid w:val="007829D1"/>
    <w:rsid w:val="00786FB7"/>
    <w:rsid w:val="007900D2"/>
    <w:rsid w:val="00791482"/>
    <w:rsid w:val="00793998"/>
    <w:rsid w:val="00795E3B"/>
    <w:rsid w:val="007960F1"/>
    <w:rsid w:val="007A3FB2"/>
    <w:rsid w:val="007A4C9D"/>
    <w:rsid w:val="007A4FDA"/>
    <w:rsid w:val="007A5DF0"/>
    <w:rsid w:val="007B0DC9"/>
    <w:rsid w:val="007B3438"/>
    <w:rsid w:val="007B632F"/>
    <w:rsid w:val="007B7901"/>
    <w:rsid w:val="007B7C0B"/>
    <w:rsid w:val="007C1A0A"/>
    <w:rsid w:val="007C371D"/>
    <w:rsid w:val="007C4AB1"/>
    <w:rsid w:val="007C5370"/>
    <w:rsid w:val="007C5792"/>
    <w:rsid w:val="007C76FF"/>
    <w:rsid w:val="007D0B04"/>
    <w:rsid w:val="007D440D"/>
    <w:rsid w:val="007D557B"/>
    <w:rsid w:val="007D6951"/>
    <w:rsid w:val="007E6A7C"/>
    <w:rsid w:val="007F5AFC"/>
    <w:rsid w:val="00801597"/>
    <w:rsid w:val="00805A41"/>
    <w:rsid w:val="00814CD3"/>
    <w:rsid w:val="00823144"/>
    <w:rsid w:val="008235C4"/>
    <w:rsid w:val="00824105"/>
    <w:rsid w:val="00826ED2"/>
    <w:rsid w:val="00831F31"/>
    <w:rsid w:val="0083485F"/>
    <w:rsid w:val="0083560B"/>
    <w:rsid w:val="008428FC"/>
    <w:rsid w:val="00843475"/>
    <w:rsid w:val="00843735"/>
    <w:rsid w:val="00857E74"/>
    <w:rsid w:val="00860CE1"/>
    <w:rsid w:val="00861ADC"/>
    <w:rsid w:val="00861DA7"/>
    <w:rsid w:val="00864449"/>
    <w:rsid w:val="00865089"/>
    <w:rsid w:val="0086573B"/>
    <w:rsid w:val="00867A44"/>
    <w:rsid w:val="00872941"/>
    <w:rsid w:val="00872C3D"/>
    <w:rsid w:val="0087509B"/>
    <w:rsid w:val="008756E9"/>
    <w:rsid w:val="008820C1"/>
    <w:rsid w:val="00882D47"/>
    <w:rsid w:val="008855AC"/>
    <w:rsid w:val="00887D3E"/>
    <w:rsid w:val="008937F8"/>
    <w:rsid w:val="008952FB"/>
    <w:rsid w:val="00896355"/>
    <w:rsid w:val="00896B9B"/>
    <w:rsid w:val="008A2A3B"/>
    <w:rsid w:val="008A6926"/>
    <w:rsid w:val="008B078F"/>
    <w:rsid w:val="008B0E66"/>
    <w:rsid w:val="008B1FAD"/>
    <w:rsid w:val="008B2752"/>
    <w:rsid w:val="008B2C6E"/>
    <w:rsid w:val="008B69EC"/>
    <w:rsid w:val="008C01B6"/>
    <w:rsid w:val="008C47D1"/>
    <w:rsid w:val="008C4B9A"/>
    <w:rsid w:val="008C5BE3"/>
    <w:rsid w:val="008D0C44"/>
    <w:rsid w:val="008D25B0"/>
    <w:rsid w:val="008D518C"/>
    <w:rsid w:val="008D5DF8"/>
    <w:rsid w:val="008D5EF6"/>
    <w:rsid w:val="008E089C"/>
    <w:rsid w:val="008E3369"/>
    <w:rsid w:val="008E380E"/>
    <w:rsid w:val="008F0CA3"/>
    <w:rsid w:val="008F2205"/>
    <w:rsid w:val="00902591"/>
    <w:rsid w:val="009052CD"/>
    <w:rsid w:val="00910370"/>
    <w:rsid w:val="0091049E"/>
    <w:rsid w:val="0091132C"/>
    <w:rsid w:val="00914E93"/>
    <w:rsid w:val="009173CC"/>
    <w:rsid w:val="00922965"/>
    <w:rsid w:val="00925F5B"/>
    <w:rsid w:val="00926677"/>
    <w:rsid w:val="009323FE"/>
    <w:rsid w:val="00934199"/>
    <w:rsid w:val="00935347"/>
    <w:rsid w:val="00942086"/>
    <w:rsid w:val="00943686"/>
    <w:rsid w:val="009437A4"/>
    <w:rsid w:val="00944010"/>
    <w:rsid w:val="00946123"/>
    <w:rsid w:val="00946C4C"/>
    <w:rsid w:val="00947314"/>
    <w:rsid w:val="009505A4"/>
    <w:rsid w:val="009535EB"/>
    <w:rsid w:val="00963591"/>
    <w:rsid w:val="0096388F"/>
    <w:rsid w:val="009647F1"/>
    <w:rsid w:val="00970A32"/>
    <w:rsid w:val="00972ED4"/>
    <w:rsid w:val="0097525F"/>
    <w:rsid w:val="00975C94"/>
    <w:rsid w:val="00977D4E"/>
    <w:rsid w:val="00981E84"/>
    <w:rsid w:val="009859B9"/>
    <w:rsid w:val="009863E4"/>
    <w:rsid w:val="009866A4"/>
    <w:rsid w:val="00987F27"/>
    <w:rsid w:val="009909CB"/>
    <w:rsid w:val="00993D90"/>
    <w:rsid w:val="009A665B"/>
    <w:rsid w:val="009A68F9"/>
    <w:rsid w:val="009B1AAF"/>
    <w:rsid w:val="009C14AD"/>
    <w:rsid w:val="009C5119"/>
    <w:rsid w:val="009C76D8"/>
    <w:rsid w:val="009C7AE8"/>
    <w:rsid w:val="009D12EC"/>
    <w:rsid w:val="009D20B8"/>
    <w:rsid w:val="009D507F"/>
    <w:rsid w:val="009E0FBE"/>
    <w:rsid w:val="009E0FCC"/>
    <w:rsid w:val="009E4F50"/>
    <w:rsid w:val="009E6B81"/>
    <w:rsid w:val="009F0ECF"/>
    <w:rsid w:val="009F1172"/>
    <w:rsid w:val="009F51FB"/>
    <w:rsid w:val="00A05BFD"/>
    <w:rsid w:val="00A06A62"/>
    <w:rsid w:val="00A07124"/>
    <w:rsid w:val="00A07FAB"/>
    <w:rsid w:val="00A10C0B"/>
    <w:rsid w:val="00A10E78"/>
    <w:rsid w:val="00A22078"/>
    <w:rsid w:val="00A24CFA"/>
    <w:rsid w:val="00A35FF9"/>
    <w:rsid w:val="00A360A6"/>
    <w:rsid w:val="00A3704E"/>
    <w:rsid w:val="00A3798A"/>
    <w:rsid w:val="00A430C9"/>
    <w:rsid w:val="00A444E1"/>
    <w:rsid w:val="00A44747"/>
    <w:rsid w:val="00A502FA"/>
    <w:rsid w:val="00A5212A"/>
    <w:rsid w:val="00A53BD7"/>
    <w:rsid w:val="00A54503"/>
    <w:rsid w:val="00A55E1D"/>
    <w:rsid w:val="00A577D9"/>
    <w:rsid w:val="00A579DD"/>
    <w:rsid w:val="00A63123"/>
    <w:rsid w:val="00A704D9"/>
    <w:rsid w:val="00A709FE"/>
    <w:rsid w:val="00A74F34"/>
    <w:rsid w:val="00A75353"/>
    <w:rsid w:val="00A76738"/>
    <w:rsid w:val="00A8286F"/>
    <w:rsid w:val="00A830B9"/>
    <w:rsid w:val="00A858A6"/>
    <w:rsid w:val="00A85C46"/>
    <w:rsid w:val="00A86740"/>
    <w:rsid w:val="00A926CF"/>
    <w:rsid w:val="00A92F92"/>
    <w:rsid w:val="00A93413"/>
    <w:rsid w:val="00A95684"/>
    <w:rsid w:val="00A9612B"/>
    <w:rsid w:val="00A96754"/>
    <w:rsid w:val="00AA4399"/>
    <w:rsid w:val="00AB342B"/>
    <w:rsid w:val="00AB4D31"/>
    <w:rsid w:val="00AC0C1F"/>
    <w:rsid w:val="00AC4581"/>
    <w:rsid w:val="00AC4AE0"/>
    <w:rsid w:val="00AC4D9F"/>
    <w:rsid w:val="00AD22EF"/>
    <w:rsid w:val="00AF2245"/>
    <w:rsid w:val="00AF24D7"/>
    <w:rsid w:val="00AF2597"/>
    <w:rsid w:val="00B024C4"/>
    <w:rsid w:val="00B03399"/>
    <w:rsid w:val="00B1081E"/>
    <w:rsid w:val="00B10DA9"/>
    <w:rsid w:val="00B11894"/>
    <w:rsid w:val="00B247A5"/>
    <w:rsid w:val="00B27BB9"/>
    <w:rsid w:val="00B3157C"/>
    <w:rsid w:val="00B33C39"/>
    <w:rsid w:val="00B41D8B"/>
    <w:rsid w:val="00B41FC7"/>
    <w:rsid w:val="00B4292C"/>
    <w:rsid w:val="00B44236"/>
    <w:rsid w:val="00B52D65"/>
    <w:rsid w:val="00B5363B"/>
    <w:rsid w:val="00B53F4D"/>
    <w:rsid w:val="00B5796B"/>
    <w:rsid w:val="00B618F9"/>
    <w:rsid w:val="00B61CC1"/>
    <w:rsid w:val="00B63BAB"/>
    <w:rsid w:val="00B65888"/>
    <w:rsid w:val="00B660B9"/>
    <w:rsid w:val="00B66170"/>
    <w:rsid w:val="00B6658C"/>
    <w:rsid w:val="00B71BE1"/>
    <w:rsid w:val="00B71C28"/>
    <w:rsid w:val="00B74D9D"/>
    <w:rsid w:val="00B7593A"/>
    <w:rsid w:val="00B75DA1"/>
    <w:rsid w:val="00B77C46"/>
    <w:rsid w:val="00B852D3"/>
    <w:rsid w:val="00B86FF3"/>
    <w:rsid w:val="00B92E5E"/>
    <w:rsid w:val="00B93CC9"/>
    <w:rsid w:val="00B964D4"/>
    <w:rsid w:val="00B96E28"/>
    <w:rsid w:val="00BA1993"/>
    <w:rsid w:val="00BA3CEB"/>
    <w:rsid w:val="00BA4032"/>
    <w:rsid w:val="00BB1C3A"/>
    <w:rsid w:val="00BB28AB"/>
    <w:rsid w:val="00BB5871"/>
    <w:rsid w:val="00BB70D4"/>
    <w:rsid w:val="00BC1DB3"/>
    <w:rsid w:val="00BC2B6A"/>
    <w:rsid w:val="00BC39A4"/>
    <w:rsid w:val="00BC3F14"/>
    <w:rsid w:val="00BC6B6E"/>
    <w:rsid w:val="00BC6EBA"/>
    <w:rsid w:val="00BC7DF6"/>
    <w:rsid w:val="00BD1E01"/>
    <w:rsid w:val="00BD2DE1"/>
    <w:rsid w:val="00BD3169"/>
    <w:rsid w:val="00BD6219"/>
    <w:rsid w:val="00BD7080"/>
    <w:rsid w:val="00BE2323"/>
    <w:rsid w:val="00BE45F0"/>
    <w:rsid w:val="00BE5650"/>
    <w:rsid w:val="00BE6C59"/>
    <w:rsid w:val="00BE7887"/>
    <w:rsid w:val="00BE7A6D"/>
    <w:rsid w:val="00BF07D0"/>
    <w:rsid w:val="00BF1927"/>
    <w:rsid w:val="00C05F7F"/>
    <w:rsid w:val="00C11606"/>
    <w:rsid w:val="00C11FA8"/>
    <w:rsid w:val="00C12C1C"/>
    <w:rsid w:val="00C13E7F"/>
    <w:rsid w:val="00C14E62"/>
    <w:rsid w:val="00C202F0"/>
    <w:rsid w:val="00C2121C"/>
    <w:rsid w:val="00C2212C"/>
    <w:rsid w:val="00C22B53"/>
    <w:rsid w:val="00C23B14"/>
    <w:rsid w:val="00C24047"/>
    <w:rsid w:val="00C246A6"/>
    <w:rsid w:val="00C30FAE"/>
    <w:rsid w:val="00C31759"/>
    <w:rsid w:val="00C32522"/>
    <w:rsid w:val="00C360B3"/>
    <w:rsid w:val="00C3650F"/>
    <w:rsid w:val="00C371DF"/>
    <w:rsid w:val="00C37A47"/>
    <w:rsid w:val="00C43A55"/>
    <w:rsid w:val="00C43DDE"/>
    <w:rsid w:val="00C45D47"/>
    <w:rsid w:val="00C46BF7"/>
    <w:rsid w:val="00C5247A"/>
    <w:rsid w:val="00C548DD"/>
    <w:rsid w:val="00C5581F"/>
    <w:rsid w:val="00C56BC6"/>
    <w:rsid w:val="00C6097B"/>
    <w:rsid w:val="00C62603"/>
    <w:rsid w:val="00C638A3"/>
    <w:rsid w:val="00C67157"/>
    <w:rsid w:val="00C67917"/>
    <w:rsid w:val="00C70640"/>
    <w:rsid w:val="00C8054B"/>
    <w:rsid w:val="00C808D4"/>
    <w:rsid w:val="00C81386"/>
    <w:rsid w:val="00C85EB5"/>
    <w:rsid w:val="00C937CD"/>
    <w:rsid w:val="00C95400"/>
    <w:rsid w:val="00CA5C82"/>
    <w:rsid w:val="00CB0456"/>
    <w:rsid w:val="00CB3ADE"/>
    <w:rsid w:val="00CB6E3B"/>
    <w:rsid w:val="00CC1ADB"/>
    <w:rsid w:val="00CC27AE"/>
    <w:rsid w:val="00CC6AF6"/>
    <w:rsid w:val="00CC6DEB"/>
    <w:rsid w:val="00CD48D1"/>
    <w:rsid w:val="00CD582B"/>
    <w:rsid w:val="00CD6632"/>
    <w:rsid w:val="00CD7AF7"/>
    <w:rsid w:val="00CE110B"/>
    <w:rsid w:val="00CF4161"/>
    <w:rsid w:val="00CF4305"/>
    <w:rsid w:val="00CF73A9"/>
    <w:rsid w:val="00D0567E"/>
    <w:rsid w:val="00D070DB"/>
    <w:rsid w:val="00D11956"/>
    <w:rsid w:val="00D147B6"/>
    <w:rsid w:val="00D21186"/>
    <w:rsid w:val="00D22510"/>
    <w:rsid w:val="00D22D94"/>
    <w:rsid w:val="00D31A21"/>
    <w:rsid w:val="00D36F7A"/>
    <w:rsid w:val="00D40527"/>
    <w:rsid w:val="00D45AB2"/>
    <w:rsid w:val="00D47BE6"/>
    <w:rsid w:val="00D50DAB"/>
    <w:rsid w:val="00D51E4D"/>
    <w:rsid w:val="00D533FC"/>
    <w:rsid w:val="00D54B62"/>
    <w:rsid w:val="00D617CC"/>
    <w:rsid w:val="00D6282F"/>
    <w:rsid w:val="00D63046"/>
    <w:rsid w:val="00D6338F"/>
    <w:rsid w:val="00D64EE9"/>
    <w:rsid w:val="00D679B0"/>
    <w:rsid w:val="00D701F8"/>
    <w:rsid w:val="00D7599E"/>
    <w:rsid w:val="00D85479"/>
    <w:rsid w:val="00D855E6"/>
    <w:rsid w:val="00D866BF"/>
    <w:rsid w:val="00D87FAD"/>
    <w:rsid w:val="00D90CB6"/>
    <w:rsid w:val="00D91386"/>
    <w:rsid w:val="00D94E93"/>
    <w:rsid w:val="00DA55CE"/>
    <w:rsid w:val="00DA6D97"/>
    <w:rsid w:val="00DB0A89"/>
    <w:rsid w:val="00DB2066"/>
    <w:rsid w:val="00DB6FEC"/>
    <w:rsid w:val="00DC0A9E"/>
    <w:rsid w:val="00DC60B5"/>
    <w:rsid w:val="00DC63EF"/>
    <w:rsid w:val="00DD2BC9"/>
    <w:rsid w:val="00DD2F71"/>
    <w:rsid w:val="00DD3352"/>
    <w:rsid w:val="00DD35EA"/>
    <w:rsid w:val="00DD426E"/>
    <w:rsid w:val="00DD666C"/>
    <w:rsid w:val="00DE07A5"/>
    <w:rsid w:val="00DE099B"/>
    <w:rsid w:val="00DF0847"/>
    <w:rsid w:val="00DF4A9C"/>
    <w:rsid w:val="00DF7897"/>
    <w:rsid w:val="00E02262"/>
    <w:rsid w:val="00E02765"/>
    <w:rsid w:val="00E1033E"/>
    <w:rsid w:val="00E1794C"/>
    <w:rsid w:val="00E17CC9"/>
    <w:rsid w:val="00E22F6E"/>
    <w:rsid w:val="00E255DB"/>
    <w:rsid w:val="00E31BE7"/>
    <w:rsid w:val="00E32EDB"/>
    <w:rsid w:val="00E33F06"/>
    <w:rsid w:val="00E34EF3"/>
    <w:rsid w:val="00E36F28"/>
    <w:rsid w:val="00E4485A"/>
    <w:rsid w:val="00E50489"/>
    <w:rsid w:val="00E51867"/>
    <w:rsid w:val="00E52227"/>
    <w:rsid w:val="00E523E2"/>
    <w:rsid w:val="00E527A7"/>
    <w:rsid w:val="00E5466B"/>
    <w:rsid w:val="00E55BA7"/>
    <w:rsid w:val="00E6195C"/>
    <w:rsid w:val="00E63E46"/>
    <w:rsid w:val="00E706DE"/>
    <w:rsid w:val="00E7165C"/>
    <w:rsid w:val="00E7680A"/>
    <w:rsid w:val="00E8097B"/>
    <w:rsid w:val="00E80D2F"/>
    <w:rsid w:val="00E82213"/>
    <w:rsid w:val="00E84789"/>
    <w:rsid w:val="00E859C9"/>
    <w:rsid w:val="00E87189"/>
    <w:rsid w:val="00E91248"/>
    <w:rsid w:val="00E92459"/>
    <w:rsid w:val="00E95173"/>
    <w:rsid w:val="00E95535"/>
    <w:rsid w:val="00E95760"/>
    <w:rsid w:val="00EA0349"/>
    <w:rsid w:val="00EA5265"/>
    <w:rsid w:val="00EB2FFF"/>
    <w:rsid w:val="00EB3251"/>
    <w:rsid w:val="00EB5248"/>
    <w:rsid w:val="00EB5CC0"/>
    <w:rsid w:val="00EB64BC"/>
    <w:rsid w:val="00EB6E59"/>
    <w:rsid w:val="00EB7013"/>
    <w:rsid w:val="00EC027E"/>
    <w:rsid w:val="00ED422C"/>
    <w:rsid w:val="00ED728E"/>
    <w:rsid w:val="00EE2D8A"/>
    <w:rsid w:val="00EE4564"/>
    <w:rsid w:val="00EE4BE2"/>
    <w:rsid w:val="00EF2516"/>
    <w:rsid w:val="00EF2A02"/>
    <w:rsid w:val="00EF4632"/>
    <w:rsid w:val="00EF7540"/>
    <w:rsid w:val="00F0131B"/>
    <w:rsid w:val="00F02D17"/>
    <w:rsid w:val="00F11374"/>
    <w:rsid w:val="00F11544"/>
    <w:rsid w:val="00F115B3"/>
    <w:rsid w:val="00F12045"/>
    <w:rsid w:val="00F14342"/>
    <w:rsid w:val="00F15093"/>
    <w:rsid w:val="00F15225"/>
    <w:rsid w:val="00F15C69"/>
    <w:rsid w:val="00F164C2"/>
    <w:rsid w:val="00F206A9"/>
    <w:rsid w:val="00F20B6E"/>
    <w:rsid w:val="00F237DC"/>
    <w:rsid w:val="00F25211"/>
    <w:rsid w:val="00F2560D"/>
    <w:rsid w:val="00F25622"/>
    <w:rsid w:val="00F313E5"/>
    <w:rsid w:val="00F32C84"/>
    <w:rsid w:val="00F33745"/>
    <w:rsid w:val="00F33F43"/>
    <w:rsid w:val="00F347A7"/>
    <w:rsid w:val="00F34C85"/>
    <w:rsid w:val="00F37B47"/>
    <w:rsid w:val="00F37DFF"/>
    <w:rsid w:val="00F40784"/>
    <w:rsid w:val="00F4304A"/>
    <w:rsid w:val="00F55941"/>
    <w:rsid w:val="00F61103"/>
    <w:rsid w:val="00F64EF9"/>
    <w:rsid w:val="00F64F7A"/>
    <w:rsid w:val="00F6626F"/>
    <w:rsid w:val="00F706F8"/>
    <w:rsid w:val="00F70B0B"/>
    <w:rsid w:val="00F71791"/>
    <w:rsid w:val="00F803B9"/>
    <w:rsid w:val="00F916E2"/>
    <w:rsid w:val="00F928F3"/>
    <w:rsid w:val="00F97EF0"/>
    <w:rsid w:val="00FA07BC"/>
    <w:rsid w:val="00FA0F3E"/>
    <w:rsid w:val="00FA2201"/>
    <w:rsid w:val="00FA43D9"/>
    <w:rsid w:val="00FA7610"/>
    <w:rsid w:val="00FB1FA7"/>
    <w:rsid w:val="00FB1FB4"/>
    <w:rsid w:val="00FB4ACD"/>
    <w:rsid w:val="00FC1C47"/>
    <w:rsid w:val="00FC4A11"/>
    <w:rsid w:val="00FD0456"/>
    <w:rsid w:val="00FD2236"/>
    <w:rsid w:val="00FD2950"/>
    <w:rsid w:val="00FD5936"/>
    <w:rsid w:val="00FD75EE"/>
    <w:rsid w:val="00FE37D8"/>
    <w:rsid w:val="00FE38F2"/>
    <w:rsid w:val="00FE4B3A"/>
    <w:rsid w:val="00FE4ED3"/>
    <w:rsid w:val="00FE6EBC"/>
    <w:rsid w:val="00FF0442"/>
    <w:rsid w:val="00FF5B1B"/>
    <w:rsid w:val="00FF611A"/>
    <w:rsid w:val="00FF7677"/>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FB171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34EE8"/>
  </w:style>
  <w:style w:type="paragraph" w:styleId="Heading1">
    <w:name w:val="heading 1"/>
    <w:basedOn w:val="Normal"/>
    <w:next w:val="Normal"/>
    <w:link w:val="Heading1Char"/>
    <w:uiPriority w:val="9"/>
    <w:qFormat/>
    <w:rsid w:val="00484C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autoRedefine/>
    <w:qFormat/>
    <w:rsid w:val="00484C48"/>
    <w:pPr>
      <w:spacing w:before="120"/>
      <w:jc w:val="both"/>
      <w:outlineLvl w:val="1"/>
    </w:pPr>
    <w:rPr>
      <w:rFonts w:ascii="Helvetica" w:eastAsia="Times New Roman" w:hAnsi="Helvetica" w:cs="Times New Roman"/>
      <w:b/>
      <w:color w:val="auto"/>
      <w:kern w:val="32"/>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1">
    <w:name w:val="Head1"/>
    <w:autoRedefine/>
    <w:qFormat/>
    <w:rsid w:val="00484C48"/>
    <w:pPr>
      <w:pBdr>
        <w:top w:val="single" w:sz="4" w:space="6" w:color="auto"/>
      </w:pBdr>
      <w:spacing w:before="220" w:after="80"/>
      <w:ind w:left="280" w:hanging="280"/>
    </w:pPr>
    <w:rPr>
      <w:rFonts w:ascii="Helv" w:hAnsi="Helv"/>
      <w:sz w:val="18"/>
      <w:szCs w:val="22"/>
    </w:rPr>
  </w:style>
  <w:style w:type="character" w:customStyle="1" w:styleId="Heading2Char">
    <w:name w:val="Heading 2 Char"/>
    <w:basedOn w:val="DefaultParagraphFont"/>
    <w:link w:val="Heading2"/>
    <w:rsid w:val="00484C48"/>
    <w:rPr>
      <w:rFonts w:ascii="Helvetica" w:eastAsia="Times New Roman" w:hAnsi="Helvetica" w:cs="Times New Roman"/>
      <w:b/>
      <w:kern w:val="32"/>
      <w:sz w:val="18"/>
      <w:szCs w:val="20"/>
      <w:lang w:val="en-US"/>
    </w:rPr>
  </w:style>
  <w:style w:type="character" w:customStyle="1" w:styleId="Heading1Char">
    <w:name w:val="Heading 1 Char"/>
    <w:basedOn w:val="DefaultParagraphFont"/>
    <w:link w:val="Heading1"/>
    <w:uiPriority w:val="9"/>
    <w:rsid w:val="00484C48"/>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C67917"/>
    <w:rPr>
      <w:rFonts w:ascii="Helvetica Neue" w:hAnsi="Helvetica Neue" w:cs="Times New Roman"/>
      <w:color w:val="454545"/>
      <w:sz w:val="18"/>
      <w:szCs w:val="18"/>
      <w:lang w:eastAsia="en-GB"/>
    </w:rPr>
  </w:style>
  <w:style w:type="character" w:customStyle="1" w:styleId="apple-converted-space">
    <w:name w:val="apple-converted-space"/>
    <w:basedOn w:val="DefaultParagraphFont"/>
    <w:rsid w:val="008A6926"/>
  </w:style>
  <w:style w:type="character" w:styleId="CommentReference">
    <w:name w:val="annotation reference"/>
    <w:basedOn w:val="DefaultParagraphFont"/>
    <w:uiPriority w:val="99"/>
    <w:semiHidden/>
    <w:unhideWhenUsed/>
    <w:rsid w:val="00625482"/>
    <w:rPr>
      <w:sz w:val="18"/>
      <w:szCs w:val="18"/>
    </w:rPr>
  </w:style>
  <w:style w:type="paragraph" w:styleId="CommentText">
    <w:name w:val="annotation text"/>
    <w:basedOn w:val="Normal"/>
    <w:link w:val="CommentTextChar"/>
    <w:uiPriority w:val="99"/>
    <w:semiHidden/>
    <w:unhideWhenUsed/>
    <w:rsid w:val="00625482"/>
  </w:style>
  <w:style w:type="character" w:customStyle="1" w:styleId="CommentTextChar">
    <w:name w:val="Comment Text Char"/>
    <w:basedOn w:val="DefaultParagraphFont"/>
    <w:link w:val="CommentText"/>
    <w:uiPriority w:val="99"/>
    <w:semiHidden/>
    <w:rsid w:val="00625482"/>
  </w:style>
  <w:style w:type="paragraph" w:styleId="CommentSubject">
    <w:name w:val="annotation subject"/>
    <w:basedOn w:val="CommentText"/>
    <w:next w:val="CommentText"/>
    <w:link w:val="CommentSubjectChar"/>
    <w:uiPriority w:val="99"/>
    <w:semiHidden/>
    <w:unhideWhenUsed/>
    <w:rsid w:val="00625482"/>
    <w:rPr>
      <w:b/>
      <w:bCs/>
      <w:sz w:val="20"/>
      <w:szCs w:val="20"/>
    </w:rPr>
  </w:style>
  <w:style w:type="character" w:customStyle="1" w:styleId="CommentSubjectChar">
    <w:name w:val="Comment Subject Char"/>
    <w:basedOn w:val="CommentTextChar"/>
    <w:link w:val="CommentSubject"/>
    <w:uiPriority w:val="99"/>
    <w:semiHidden/>
    <w:rsid w:val="00625482"/>
    <w:rPr>
      <w:b/>
      <w:bCs/>
      <w:sz w:val="20"/>
      <w:szCs w:val="20"/>
    </w:rPr>
  </w:style>
  <w:style w:type="paragraph" w:styleId="BalloonText">
    <w:name w:val="Balloon Text"/>
    <w:basedOn w:val="Normal"/>
    <w:link w:val="BalloonTextChar"/>
    <w:uiPriority w:val="99"/>
    <w:semiHidden/>
    <w:unhideWhenUsed/>
    <w:rsid w:val="0062548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5482"/>
    <w:rPr>
      <w:rFonts w:ascii="Times New Roman" w:hAnsi="Times New Roman" w:cs="Times New Roman"/>
      <w:sz w:val="18"/>
      <w:szCs w:val="18"/>
    </w:rPr>
  </w:style>
  <w:style w:type="paragraph" w:styleId="ListParagraph">
    <w:name w:val="List Paragraph"/>
    <w:basedOn w:val="Normal"/>
    <w:uiPriority w:val="34"/>
    <w:qFormat/>
    <w:rsid w:val="00B53F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3650">
      <w:bodyDiv w:val="1"/>
      <w:marLeft w:val="0"/>
      <w:marRight w:val="0"/>
      <w:marTop w:val="0"/>
      <w:marBottom w:val="0"/>
      <w:divBdr>
        <w:top w:val="none" w:sz="0" w:space="0" w:color="auto"/>
        <w:left w:val="none" w:sz="0" w:space="0" w:color="auto"/>
        <w:bottom w:val="none" w:sz="0" w:space="0" w:color="auto"/>
        <w:right w:val="none" w:sz="0" w:space="0" w:color="auto"/>
      </w:divBdr>
    </w:div>
    <w:div w:id="215315241">
      <w:bodyDiv w:val="1"/>
      <w:marLeft w:val="0"/>
      <w:marRight w:val="0"/>
      <w:marTop w:val="0"/>
      <w:marBottom w:val="0"/>
      <w:divBdr>
        <w:top w:val="none" w:sz="0" w:space="0" w:color="auto"/>
        <w:left w:val="none" w:sz="0" w:space="0" w:color="auto"/>
        <w:bottom w:val="none" w:sz="0" w:space="0" w:color="auto"/>
        <w:right w:val="none" w:sz="0" w:space="0" w:color="auto"/>
      </w:divBdr>
    </w:div>
    <w:div w:id="7464154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8AB61968-89CD-7B48-AA10-A74773375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9</TotalTime>
  <Pages>5</Pages>
  <Words>4150</Words>
  <Characters>23661</Characters>
  <Application>Microsoft Macintosh Word</Application>
  <DocSecurity>0</DocSecurity>
  <Lines>197</Lines>
  <Paragraphs>55</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Summary of findings so far</vt:lpstr>
    </vt:vector>
  </TitlesOfParts>
  <LinksUpToDate>false</LinksUpToDate>
  <CharactersWithSpaces>27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Borghouts, Judith</cp:lastModifiedBy>
  <cp:revision>895</cp:revision>
  <dcterms:created xsi:type="dcterms:W3CDTF">2017-10-30T13:48:00Z</dcterms:created>
  <dcterms:modified xsi:type="dcterms:W3CDTF">2017-11-14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